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004967C4" w:rsidR="00E32BF5" w:rsidRDefault="009E3B64" w:rsidP="00BE7928">
      <w:pPr>
        <w:pStyle w:val="Heading1"/>
        <w:spacing w:line="480" w:lineRule="auto"/>
        <w:jc w:val="center"/>
        <w:rPr>
          <w:lang w:val="en-US"/>
        </w:rPr>
      </w:pPr>
      <w:r>
        <w:rPr>
          <w:lang w:val="en-US"/>
        </w:rPr>
        <w:t xml:space="preserve">Characterizing the </w:t>
      </w:r>
      <w:r w:rsidR="00A86944">
        <w:rPr>
          <w:lang w:val="en-US"/>
        </w:rPr>
        <w:t>Strong Earth Gravity Prior</w:t>
      </w:r>
    </w:p>
    <w:p w14:paraId="1B1E7A03" w14:textId="332CAF97" w:rsidR="00172469" w:rsidRDefault="00172469" w:rsidP="00BE7928">
      <w:pPr>
        <w:spacing w:line="480" w:lineRule="auto"/>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BE7928">
      <w:pPr>
        <w:spacing w:line="480" w:lineRule="auto"/>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BE7928">
      <w:pPr>
        <w:spacing w:line="480" w:lineRule="auto"/>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BE7928">
      <w:pPr>
        <w:spacing w:line="480" w:lineRule="auto"/>
        <w:jc w:val="both"/>
      </w:pPr>
      <w:r w:rsidRPr="00172469">
        <w:t>* Corresponding Author</w:t>
      </w:r>
    </w:p>
    <w:p w14:paraId="787970A4" w14:textId="77777777" w:rsidR="00705322" w:rsidRPr="00172469" w:rsidRDefault="00705322" w:rsidP="00BE7928">
      <w:pPr>
        <w:spacing w:line="480" w:lineRule="auto"/>
        <w:jc w:val="both"/>
      </w:pPr>
    </w:p>
    <w:p w14:paraId="40504E6E" w14:textId="7629226C" w:rsidR="00E32BF5" w:rsidRDefault="00E32BF5" w:rsidP="00BE7928">
      <w:pPr>
        <w:pStyle w:val="Heading1"/>
        <w:spacing w:line="480" w:lineRule="auto"/>
        <w:rPr>
          <w:lang w:val="en-US"/>
        </w:rPr>
      </w:pPr>
      <w:r w:rsidRPr="00E32BF5">
        <w:rPr>
          <w:lang w:val="en-US"/>
        </w:rPr>
        <w:t>Abstract</w:t>
      </w:r>
    </w:p>
    <w:p w14:paraId="63F1F076" w14:textId="0111B28F" w:rsidR="00E32BF5" w:rsidRDefault="00402308" w:rsidP="00BE7928">
      <w:pPr>
        <w:spacing w:line="480" w:lineRule="auto"/>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763F65">
        <w:fldChar w:fldCharType="separate"/>
      </w:r>
      <w:r w:rsidR="00763F65" w:rsidRPr="00763F65">
        <w:rPr>
          <w:noProof/>
        </w:rPr>
        <w:t>(Jörges &amp; López-Moliner, 2019)</w:t>
      </w:r>
      <w:r w:rsidR="00763F65">
        <w:fldChar w:fldCharType="end"/>
      </w:r>
      <w:r w:rsidR="00763F65">
        <w:t>, while expand</w:t>
      </w:r>
      <w:r w:rsidR="001E2CFE">
        <w:t>ing</w:t>
      </w:r>
      <w:r w:rsidR="00763F65">
        <w:t xml:space="preserve">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quantitative assumptions about these sensory and motor errors for a range of standard deviations of the </w:t>
      </w:r>
      <w:r w:rsidR="000A5B70">
        <w:lastRenderedPageBreak/>
        <w:t xml:space="preserve">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BE7928">
      <w:pPr>
        <w:pStyle w:val="Heading1"/>
        <w:spacing w:line="480" w:lineRule="auto"/>
        <w:rPr>
          <w:lang w:val="en-US"/>
        </w:rPr>
      </w:pPr>
      <w:r w:rsidRPr="00E32BF5">
        <w:rPr>
          <w:lang w:val="en-US"/>
        </w:rPr>
        <w:t>Introduction</w:t>
      </w:r>
    </w:p>
    <w:p w14:paraId="7DD42585" w14:textId="089A9371" w:rsidR="00BD3838" w:rsidRDefault="00891775" w:rsidP="00BE7928">
      <w:pPr>
        <w:spacing w:line="480" w:lineRule="auto"/>
        <w:jc w:val="both"/>
      </w:pPr>
      <w:r>
        <w:t xml:space="preserve">There is ample evidence that humans represent earth gravity and use it for a variety of tasks such as interception </w:t>
      </w:r>
      <w:r>
        <w:fldChar w:fldCharType="begin" w:fldLock="1"/>
      </w:r>
      <w:r w:rsidR="007520D2">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mendeley":{"formattedCitation":"(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plainTextFormattedCitation":"(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previouslyFormattedCitation":"(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properties":{"noteIndex":0},"schema":"https://github.com/citation-style-language/schema/raw/master/csl-citation.json"}</w:instrText>
      </w:r>
      <w:r>
        <w:fldChar w:fldCharType="separate"/>
      </w:r>
      <w:r w:rsidR="00094829" w:rsidRPr="00094829">
        <w:rPr>
          <w:noProof/>
        </w:rPr>
        <w:t>(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2A7435">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Jörges &amp; López-Moliner, 2019)</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about 80</w:t>
      </w:r>
      <w:r w:rsidR="002B2E0C">
        <w:t>%</w:t>
      </w:r>
      <w:r w:rsidR="00A72A81">
        <w:t xml:space="preserve">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2EE9D456" w:rsidR="007774C7" w:rsidRDefault="00402308" w:rsidP="00BE7928">
      <w:pPr>
        <w:spacing w:line="480" w:lineRule="auto"/>
        <w:jc w:val="both"/>
      </w:pPr>
      <w:r>
        <w:lastRenderedPageBreak/>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perceptual system. However</w:t>
      </w:r>
      <w:r>
        <w:t xml:space="preserve">, these </w:t>
      </w:r>
      <w:r w:rsidR="001A57F8">
        <w:t>low-level</w:t>
      </w:r>
      <w:r>
        <w:t xml:space="preserve"> sensory signals are 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FF18AE" w:rsidRDefault="00FA5BF0" w:rsidP="00BE7928">
            <w:pPr>
              <w:pStyle w:val="MaterialsandMethodsText"/>
              <w:spacing w:line="480" w:lineRule="auto"/>
              <w:rPr>
                <w:sz w:val="20"/>
                <w:szCs w:val="20"/>
                <w:rPrChange w:id="0" w:author="Björn Jörges" w:date="2020-04-17T19:08:00Z">
                  <w:rPr/>
                </w:rPrChange>
              </w:rPr>
            </w:pPr>
            <m:oMathPara>
              <m:oMath>
                <m:r>
                  <w:rPr>
                    <w:rFonts w:ascii="Cambria Math" w:hAnsi="Cambria Math"/>
                    <w:sz w:val="20"/>
                    <w:szCs w:val="20"/>
                    <w:rPrChange w:id="1" w:author="Björn Jörges" w:date="2020-04-17T19:08:00Z">
                      <w:rPr>
                        <w:rFonts w:ascii="Cambria Math" w:hAnsi="Cambria Math"/>
                      </w:rPr>
                    </w:rPrChange>
                  </w:rPr>
                  <m:t>P</m:t>
                </m:r>
                <m:d>
                  <m:dPr>
                    <m:ctrlPr>
                      <w:rPr>
                        <w:rFonts w:ascii="Cambria Math" w:hAnsi="Cambria Math"/>
                        <w:i/>
                        <w:sz w:val="20"/>
                        <w:szCs w:val="20"/>
                      </w:rPr>
                    </m:ctrlPr>
                  </m:dPr>
                  <m:e>
                    <m:r>
                      <w:rPr>
                        <w:rFonts w:ascii="Cambria Math" w:hAnsi="Cambria Math"/>
                        <w:sz w:val="20"/>
                        <w:szCs w:val="20"/>
                        <w:rPrChange w:id="2" w:author="Björn Jörges" w:date="2020-04-17T19:08:00Z">
                          <w:rPr>
                            <w:rFonts w:ascii="Cambria Math" w:hAnsi="Cambria Math"/>
                          </w:rPr>
                        </w:rPrChange>
                      </w:rPr>
                      <m:t>A</m:t>
                    </m:r>
                  </m:e>
                  <m:e>
                    <m:r>
                      <w:rPr>
                        <w:rFonts w:ascii="Cambria Math" w:hAnsi="Cambria Math"/>
                        <w:sz w:val="20"/>
                        <w:szCs w:val="20"/>
                        <w:rPrChange w:id="3" w:author="Björn Jörges" w:date="2020-04-17T19:08:00Z">
                          <w:rPr>
                            <w:rFonts w:ascii="Cambria Math" w:hAnsi="Cambria Math"/>
                          </w:rPr>
                        </w:rPrChange>
                      </w:rPr>
                      <m:t>B</m:t>
                    </m:r>
                  </m:e>
                </m:d>
                <m:r>
                  <w:rPr>
                    <w:rFonts w:ascii="Cambria Math" w:hAnsi="Cambria Math"/>
                    <w:sz w:val="20"/>
                    <w:szCs w:val="20"/>
                    <w:rPrChange w:id="4" w:author="Björn Jörges" w:date="2020-04-17T19:08:00Z">
                      <w:rPr>
                        <w:rFonts w:ascii="Cambria Math" w:hAnsi="Cambria Math"/>
                      </w:rPr>
                    </w:rPrChange>
                  </w:rPr>
                  <m:t>=</m:t>
                </m:r>
                <m:f>
                  <m:fPr>
                    <m:ctrlPr>
                      <w:rPr>
                        <w:rFonts w:ascii="Cambria Math" w:hAnsi="Cambria Math"/>
                        <w:i/>
                        <w:sz w:val="20"/>
                        <w:szCs w:val="20"/>
                      </w:rPr>
                    </m:ctrlPr>
                  </m:fPr>
                  <m:num>
                    <m:r>
                      <w:rPr>
                        <w:rFonts w:ascii="Cambria Math" w:hAnsi="Cambria Math"/>
                        <w:sz w:val="20"/>
                        <w:szCs w:val="20"/>
                        <w:rPrChange w:id="5" w:author="Björn Jörges" w:date="2020-04-17T19:08:00Z">
                          <w:rPr>
                            <w:rFonts w:ascii="Cambria Math" w:hAnsi="Cambria Math"/>
                          </w:rPr>
                        </w:rPrChange>
                      </w:rPr>
                      <m:t>P</m:t>
                    </m:r>
                    <m:d>
                      <m:dPr>
                        <m:ctrlPr>
                          <w:rPr>
                            <w:rFonts w:ascii="Cambria Math" w:hAnsi="Cambria Math"/>
                            <w:i/>
                            <w:sz w:val="20"/>
                            <w:szCs w:val="20"/>
                          </w:rPr>
                        </m:ctrlPr>
                      </m:dPr>
                      <m:e>
                        <m:r>
                          <w:rPr>
                            <w:rFonts w:ascii="Cambria Math" w:hAnsi="Cambria Math"/>
                            <w:sz w:val="20"/>
                            <w:szCs w:val="20"/>
                            <w:rPrChange w:id="6" w:author="Björn Jörges" w:date="2020-04-17T19:08:00Z">
                              <w:rPr>
                                <w:rFonts w:ascii="Cambria Math" w:hAnsi="Cambria Math"/>
                              </w:rPr>
                            </w:rPrChange>
                          </w:rPr>
                          <m:t>B</m:t>
                        </m:r>
                      </m:e>
                      <m:e>
                        <m:r>
                          <w:rPr>
                            <w:rFonts w:ascii="Cambria Math" w:hAnsi="Cambria Math"/>
                            <w:sz w:val="20"/>
                            <w:szCs w:val="20"/>
                            <w:rPrChange w:id="7" w:author="Björn Jörges" w:date="2020-04-17T19:08:00Z">
                              <w:rPr>
                                <w:rFonts w:ascii="Cambria Math" w:hAnsi="Cambria Math"/>
                              </w:rPr>
                            </w:rPrChange>
                          </w:rPr>
                          <m:t>A</m:t>
                        </m:r>
                      </m:e>
                    </m:d>
                    <m:r>
                      <w:rPr>
                        <w:rFonts w:ascii="Cambria Math" w:hAnsi="Cambria Math"/>
                        <w:sz w:val="20"/>
                        <w:szCs w:val="20"/>
                        <w:rPrChange w:id="8" w:author="Björn Jörges" w:date="2020-04-17T19:08:00Z">
                          <w:rPr>
                            <w:rFonts w:ascii="Cambria Math" w:hAnsi="Cambria Math"/>
                          </w:rPr>
                        </w:rPrChange>
                      </w:rPr>
                      <m:t>P(A)</m:t>
                    </m:r>
                  </m:num>
                  <m:den>
                    <m:r>
                      <w:rPr>
                        <w:rFonts w:ascii="Cambria Math" w:hAnsi="Cambria Math"/>
                        <w:sz w:val="20"/>
                        <w:szCs w:val="20"/>
                        <w:rPrChange w:id="9" w:author="Björn Jörges" w:date="2020-04-17T19:08:00Z">
                          <w:rPr>
                            <w:rFonts w:ascii="Cambria Math" w:hAnsi="Cambria Math"/>
                          </w:rPr>
                        </w:rPrChange>
                      </w:rPr>
                      <m:t>P(B)</m:t>
                    </m:r>
                  </m:den>
                </m:f>
              </m:oMath>
            </m:oMathPara>
          </w:p>
        </w:tc>
        <w:tc>
          <w:tcPr>
            <w:tcW w:w="783" w:type="dxa"/>
            <w:shd w:val="clear" w:color="auto" w:fill="FFFFFF" w:themeFill="background1"/>
            <w:vAlign w:val="center"/>
          </w:tcPr>
          <w:p w14:paraId="09869576" w14:textId="1F6C4F8B" w:rsidR="00FA5BF0" w:rsidRPr="00277A48" w:rsidRDefault="00FA5BF0" w:rsidP="00BE7928">
            <w:pPr>
              <w:pStyle w:val="MaterialsandMethodsText"/>
              <w:spacing w:line="480" w:lineRule="auto"/>
            </w:pPr>
            <w:r w:rsidRPr="00277A48">
              <w:t>[</w:t>
            </w:r>
            <w:r>
              <w:t>1</w:t>
            </w:r>
            <w:r w:rsidRPr="00277A48">
              <w:t>]</w:t>
            </w:r>
          </w:p>
        </w:tc>
      </w:tr>
    </w:tbl>
    <w:p w14:paraId="737F43B2" w14:textId="17B7C515" w:rsidR="00BD3838" w:rsidRPr="004F7B12" w:rsidRDefault="007774C7" w:rsidP="00BE7928">
      <w:pPr>
        <w:spacing w:line="480" w:lineRule="auto"/>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sensory input (Likelihood)</w:t>
      </w:r>
      <w:r w:rsidR="00812FD6">
        <w:t xml:space="preserve">, corresponding to the term </w:t>
      </w:r>
      <m:oMath>
        <m:f>
          <m:fPr>
            <m:ctrlPr>
              <w:rPr>
                <w:rFonts w:ascii="Cambria Math" w:hAnsi="Cambria Math"/>
                <w:i/>
                <w:sz w:val="18"/>
                <w:szCs w:val="18"/>
              </w:rPr>
            </m:ctrlPr>
          </m:fPr>
          <m:num>
            <m:r>
              <w:rPr>
                <w:rFonts w:ascii="Cambria Math" w:hAnsi="Cambria Math"/>
                <w:sz w:val="18"/>
                <w:szCs w:val="18"/>
              </w:rPr>
              <m:t>P</m:t>
            </m:r>
            <m:d>
              <m:dPr>
                <m:ctrlPr>
                  <w:rPr>
                    <w:rFonts w:ascii="Cambria Math" w:hAnsi="Cambria Math"/>
                    <w:i/>
                    <w:sz w:val="18"/>
                    <w:szCs w:val="18"/>
                  </w:rPr>
                </m:ctrlPr>
              </m:dPr>
              <m:e>
                <m:r>
                  <w:rPr>
                    <w:rFonts w:ascii="Cambria Math" w:hAnsi="Cambria Math"/>
                    <w:sz w:val="18"/>
                    <w:szCs w:val="18"/>
                  </w:rPr>
                  <m:t>B</m:t>
                </m:r>
              </m:e>
              <m:e>
                <m:r>
                  <w:rPr>
                    <w:rFonts w:ascii="Cambria Math" w:hAnsi="Cambria Math"/>
                    <w:sz w:val="18"/>
                    <w:szCs w:val="18"/>
                  </w:rPr>
                  <m:t>A</m:t>
                </m:r>
              </m:e>
            </m:d>
          </m:num>
          <m:den>
            <m:r>
              <w:rPr>
                <w:rFonts w:ascii="Cambria Math" w:hAnsi="Cambria Math"/>
                <w:sz w:val="18"/>
                <w:szCs w:val="18"/>
              </w:rPr>
              <m:t>P(B)</m:t>
            </m:r>
          </m:den>
        </m:f>
      </m:oMath>
      <w:r w:rsidR="00812FD6">
        <w:t xml:space="preserve"> in Equation 1,</w:t>
      </w:r>
      <w:r w:rsidR="00BD3838">
        <w:t xml:space="preserve"> and prior knowledge (Prior)</w:t>
      </w:r>
      <w:r w:rsidR="00812FD6">
        <w:t xml:space="preserve">, corresponding to </w:t>
      </w:r>
      <m:oMath>
        <m:r>
          <w:rPr>
            <w:rFonts w:ascii="Cambria Math" w:hAnsi="Cambria Math"/>
          </w:rPr>
          <m:t>P(A)</m:t>
        </m:r>
      </m:oMath>
      <w:r w:rsidR="00812FD6">
        <w:rPr>
          <w:rFonts w:eastAsiaTheme="minorEastAsia"/>
        </w:rPr>
        <w:t xml:space="preserve"> in Equation 1,</w:t>
      </w:r>
      <w:r w:rsidR="00BD3838">
        <w:t xml:space="preserve">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body posture while serving) into account only to some extent (see “Normal Prior” scenario in</w:t>
      </w:r>
      <w:r w:rsidR="00015257">
        <w:t xml:space="preserve"> </w:t>
      </w:r>
      <w:r w:rsidR="00015257">
        <w:fldChar w:fldCharType="begin"/>
      </w:r>
      <w:r w:rsidR="00015257">
        <w:instrText xml:space="preserve"> REF _Ref37844425 \h </w:instrText>
      </w:r>
      <w:r w:rsidR="00015257">
        <w:fldChar w:fldCharType="separate"/>
      </w:r>
      <w:r w:rsidR="00015257" w:rsidRPr="00E23038">
        <w:t xml:space="preserve">Figure </w:t>
      </w:r>
      <w:r w:rsidR="00015257">
        <w:rPr>
          <w:noProof/>
        </w:rPr>
        <w:t>1</w:t>
      </w:r>
      <w:r w:rsidR="00015257">
        <w:fldChar w:fldCharType="end"/>
      </w:r>
      <w:r w:rsidR="004F7B12">
        <w:t>). However, in the case of gravity it seems that the expectation of Earth Gravity overrules all sensory information that humans collect on the law of motion of an observed object</w:t>
      </w:r>
      <w:r w:rsidR="00094829">
        <w:t xml:space="preserve"> </w:t>
      </w:r>
      <w:r w:rsidR="00094829">
        <w:fldChar w:fldCharType="begin" w:fldLock="1"/>
      </w:r>
      <w:r w:rsidR="00DE7828">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1152/jn.00475.2015","ISSN":"0022-3077","author":[{"dropping-particle":"","family":"Scaleia","given":"Barbara","non-dropping-particle":"La","parse-names":false,"suffix":""},{"dropping-particle":"","family":"Zago","given":"Myrka","non-dropping-particle":"","parse-names":false,"suffix":""},{"dropping-particle":"","family":"Lacquaniti","given":"Francesco","non-dropping-particle":"","parse-names":false,"suffix":""}],"container-title":"Journal of Neurophysiology","id":"ITEM-3","issued":{"date-parts":[["2015"]]},"note":"NULL","page":"1577-1592","title":"Hand interception of occluded motion in humans: A test of model-based versus on-line control","type":"article-journal","volume":"114"},"uris":["http://www.mendeley.com/documents/?uuid=8620b313-ef80-4016-978d-230eea1f8e01"]},{"id":"ITEM-4","itemData":{"DOI":"10.1152/jn.00215.2005","ISBN":"0022-3077 (Print)","ISSN":"0022-3077","PMID":"15817649","author":[{"dropping-particle":"","family":"Zago","given":"Myrka","non-dropping-particle":"","parse-names":false,"suffix":""},{"dropping-particle":"","family":"Lacquaniti","given":"Francesco","non-dropping-particle":"","parse-names":false,"suffix":""}],"container-title":"Journal of Neurophysiology","id":"ITEM-4","issue":"2","issued":{"date-parts":[["2005"]]},"page":"1346-1357","title":"Internal Model of Gravity for Hand Interception: Parametric Adaptation to Zero-Gravity Visual Targets on Earth","type":"article-journal","volume":"94"},"uris":["http://www.mendeley.com/documents/?uuid=d6a5dba7-ef67-45d0-bd23-2be7125542a7"]},{"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La Scaleia, Zago, &amp; Lacquaniti, 2015; J McIntyre et al., 2001; Joseph McIntyre, Zago, Berthoz, &amp; Lacquaniti, 2003; Zago &amp; Lacquaniti, 2005b; Zago et al., 2008)","manualFormatting":"(La Scaleia, Zago, &amp; Lacquaniti, 2015; McIntyre et al., 2001; McIntyre, Zago, Berthoz, &amp; Lacquaniti, 2003; Zago &amp; Lacquaniti, 2005b; Zago et al., 2008)","plainTextFormattedCitation":"(La Scaleia, Zago, &amp; Lacquaniti, 2015; J McIntyre et al., 2001; Joseph McIntyre, Zago, Berthoz, &amp; Lacquaniti, 2003; Zago &amp; Lacquaniti, 2005b; Zago et al., 2008)","previouslyFormattedCitation":"(La Scaleia, Zago, &amp; Lacquaniti, 2015; J McIntyre et al., 2001; Joseph McIntyre, Zago, Berthoz, &amp; Lacquaniti, 2003; Zago &amp; Lacquaniti, 2005b; Zago et al., 2008)"},"properties":{"noteIndex":0},"schema":"https://github.com/citation-style-language/schema/raw/master/csl-citation.json"}</w:instrText>
      </w:r>
      <w:r w:rsidR="00094829">
        <w:fldChar w:fldCharType="separate"/>
      </w:r>
      <w:r w:rsidR="007520D2" w:rsidRPr="007520D2">
        <w:rPr>
          <w:noProof/>
        </w:rPr>
        <w:t xml:space="preserve">(La Scaleia, Zago, &amp; </w:t>
      </w:r>
      <w:r w:rsidR="007520D2" w:rsidRPr="007520D2">
        <w:rPr>
          <w:noProof/>
        </w:rPr>
        <w:lastRenderedPageBreak/>
        <w:t>Lacquaniti, 2015; McIntyre et al., 2001; McIntyre, Zago, Berthoz, &amp; Lacquaniti, 2003; Zago &amp; Lacquaniti, 2005b; Zago et al., 2008)</w:t>
      </w:r>
      <w:r w:rsidR="00094829">
        <w:fldChar w:fldCharType="end"/>
      </w:r>
      <w:r w:rsidR="004F7B12">
        <w:t xml:space="preserve">.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r w:rsidR="00015257">
        <w:t xml:space="preserve"> (“Strong Prior” scenario in </w:t>
      </w:r>
      <w:r w:rsidR="00015257">
        <w:fldChar w:fldCharType="begin"/>
      </w:r>
      <w:r w:rsidR="00015257">
        <w:instrText xml:space="preserve"> REF _Ref37844425 \h </w:instrText>
      </w:r>
      <w:r w:rsidR="00015257">
        <w:fldChar w:fldCharType="separate"/>
      </w:r>
      <w:r w:rsidR="00015257" w:rsidRPr="00E23038">
        <w:t xml:space="preserve">Figure </w:t>
      </w:r>
      <w:r w:rsidR="00015257">
        <w:rPr>
          <w:noProof/>
        </w:rPr>
        <w:t>1</w:t>
      </w:r>
      <w:r w:rsidR="00015257">
        <w:fldChar w:fldCharType="end"/>
      </w:r>
      <w:r w:rsidR="00015257">
        <w:t>)</w:t>
      </w:r>
      <w:r w:rsidR="00B117EC">
        <w:t>.</w:t>
      </w:r>
      <w:ins w:id="10" w:author="Björn Jörges" w:date="2020-04-18T00:40:00Z">
        <w:r w:rsidR="007B6594">
          <w:t xml:space="preserve"> We would expect this value to be represented more precisely than </w:t>
        </w:r>
      </w:ins>
      <w:ins w:id="11" w:author="Björn Jörges" w:date="2020-04-18T00:41:00Z">
        <w:r w:rsidR="007B6594">
          <w:t xml:space="preserve">linear </w:t>
        </w:r>
      </w:ins>
      <w:ins w:id="12" w:author="Björn Jörges" w:date="2020-04-18T00:40:00Z">
        <w:r w:rsidR="007B6594">
          <w:t>velo</w:t>
        </w:r>
      </w:ins>
      <w:ins w:id="13" w:author="Björn Jörges" w:date="2020-04-18T00:41:00Z">
        <w:r w:rsidR="007B6594">
          <w:t xml:space="preserve">cities, which generally elicit Weber Fractions of 10%, which corresponds to a standard deviation of about 15% of the mean </w:t>
        </w:r>
        <w:r w:rsidR="00BE3250">
          <w:t>re</w:t>
        </w:r>
        <w:r w:rsidR="007B6594">
          <w:t xml:space="preserve">presented </w:t>
        </w:r>
        <w:r w:rsidR="00BE3250">
          <w:t>stimulation</w:t>
        </w:r>
        <w:r w:rsidR="007B6594">
          <w:t>.</w:t>
        </w:r>
      </w:ins>
    </w:p>
    <w:p w14:paraId="5D9D00A7" w14:textId="77777777" w:rsidR="00E23038" w:rsidRDefault="00864209" w:rsidP="00BE7928">
      <w:pPr>
        <w:keepNext/>
        <w:spacing w:line="480" w:lineRule="auto"/>
        <w:jc w:val="both"/>
      </w:pPr>
      <w:r>
        <w:rPr>
          <w:noProof/>
        </w:rPr>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27657BDA" w:rsidR="00864209" w:rsidRPr="00E23038" w:rsidRDefault="00E23038" w:rsidP="00BE7928">
      <w:pPr>
        <w:pStyle w:val="Caption"/>
        <w:spacing w:line="480" w:lineRule="auto"/>
        <w:jc w:val="both"/>
        <w:rPr>
          <w:lang w:val="en-US"/>
        </w:rPr>
      </w:pPr>
      <w:bookmarkStart w:id="14" w:name="_Ref37844425"/>
      <w:r w:rsidRPr="00E23038">
        <w:rPr>
          <w:lang w:val="en-US"/>
        </w:rPr>
        <w:t xml:space="preserve">Figure </w:t>
      </w:r>
      <w:r>
        <w:fldChar w:fldCharType="begin"/>
      </w:r>
      <w:r w:rsidRPr="00E23038">
        <w:rPr>
          <w:lang w:val="en-US"/>
        </w:rPr>
        <w:instrText xml:space="preserve"> SEQ Figure \* ARABIC </w:instrText>
      </w:r>
      <w:r>
        <w:fldChar w:fldCharType="separate"/>
      </w:r>
      <w:r w:rsidR="00F26F6E">
        <w:rPr>
          <w:noProof/>
          <w:lang w:val="en-US"/>
        </w:rPr>
        <w:t>1</w:t>
      </w:r>
      <w:r>
        <w:fldChar w:fldCharType="end"/>
      </w:r>
      <w:bookmarkEnd w:id="14"/>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51FE85EF" w:rsidR="008D72BE" w:rsidRDefault="009A3299" w:rsidP="00BE7928">
      <w:pPr>
        <w:spacing w:line="480" w:lineRule="auto"/>
        <w:jc w:val="both"/>
      </w:pPr>
      <w:r>
        <w:t xml:space="preserve">In the following, we use the </w:t>
      </w:r>
      <w:r w:rsidR="00891775">
        <w:t xml:space="preserve">data from </w:t>
      </w:r>
      <w:r>
        <w:t>our</w:t>
      </w:r>
      <w:r w:rsidR="00891775">
        <w:t xml:space="preserve"> previous study </w:t>
      </w:r>
      <w:r w:rsidR="0089177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BE7928">
      <w:pPr>
        <w:spacing w:line="480" w:lineRule="auto"/>
        <w:jc w:val="both"/>
      </w:pPr>
    </w:p>
    <w:p w14:paraId="5F146EED" w14:textId="77777777" w:rsidR="008D72BE" w:rsidRDefault="008D72BE" w:rsidP="00BE7928">
      <w:pPr>
        <w:pStyle w:val="Heading1"/>
        <w:spacing w:line="480" w:lineRule="auto"/>
        <w:rPr>
          <w:lang w:val="en-US"/>
        </w:rPr>
      </w:pPr>
      <w:r>
        <w:rPr>
          <w:lang w:val="en-US"/>
        </w:rPr>
        <w:t>Methods</w:t>
      </w:r>
    </w:p>
    <w:p w14:paraId="2DF052F7" w14:textId="77777777" w:rsidR="008D72BE" w:rsidRDefault="008D72BE" w:rsidP="00BE7928">
      <w:pPr>
        <w:pStyle w:val="Heading2"/>
        <w:spacing w:line="480" w:lineRule="auto"/>
        <w:rPr>
          <w:lang w:val="en-US"/>
        </w:rPr>
      </w:pPr>
      <w:r>
        <w:rPr>
          <w:lang w:val="en-US"/>
        </w:rPr>
        <w:t>Participants</w:t>
      </w:r>
    </w:p>
    <w:p w14:paraId="77AB9D00" w14:textId="5FA55CC7" w:rsidR="008D72BE" w:rsidRDefault="008D72BE" w:rsidP="00BE7928">
      <w:pPr>
        <w:spacing w:line="480" w:lineRule="auto"/>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w:t>
      </w:r>
      <w:del w:id="15" w:author="Björn Jörges" w:date="2020-04-15T13:23:00Z">
        <w:r w:rsidRPr="00C6356F" w:rsidDel="00E64FF5">
          <w:delText xml:space="preserve">remaining </w:delText>
        </w:r>
      </w:del>
      <w:r w:rsidRPr="00C6356F">
        <w:t xml:space="preserve">participants were in an age range of </w:t>
      </w:r>
      <w:r>
        <w:t>23</w:t>
      </w:r>
      <w:r w:rsidRPr="00C6356F">
        <w:t xml:space="preserve"> and </w:t>
      </w:r>
      <w:r>
        <w:t>34</w:t>
      </w:r>
      <w:r w:rsidRPr="00C6356F">
        <w:t xml:space="preserve"> years</w:t>
      </w:r>
      <w:r w:rsidR="004A436E">
        <w:t xml:space="preserve">, </w:t>
      </w:r>
      <w:r w:rsidR="004A436E">
        <w:lastRenderedPageBreak/>
        <w:t xml:space="preserve">of which </w:t>
      </w:r>
      <w:r w:rsidR="001876A9">
        <w:t>three</w:t>
      </w:r>
      <w:r w:rsidRPr="00C6356F">
        <w:t xml:space="preserve"> (n</w:t>
      </w:r>
      <w:r w:rsidR="00B117EC">
        <w:t> </w:t>
      </w:r>
      <w:r w:rsidRPr="00C6356F">
        <w:t>=</w:t>
      </w:r>
      <w:r w:rsidR="00B117EC">
        <w:t> </w:t>
      </w:r>
      <w:r w:rsidR="001876A9">
        <w:t>3</w:t>
      </w:r>
      <w:r w:rsidRPr="00C6356F">
        <w:t xml:space="preserve">) </w:t>
      </w:r>
      <w:r w:rsidR="00B117EC">
        <w:t>self-identified as women</w:t>
      </w:r>
      <w:r w:rsidR="004A436E">
        <w:t xml:space="preserve"> and </w:t>
      </w:r>
      <w:r w:rsidR="001876A9">
        <w:t>seven</w:t>
      </w:r>
      <w:r w:rsidR="004A436E">
        <w:t xml:space="preserve"> (n = </w:t>
      </w:r>
      <w:r w:rsidR="001876A9">
        <w:t>7</w:t>
      </w:r>
      <w:r w:rsidR="004A436E">
        <w:t>) self-identified as men</w:t>
      </w:r>
      <w:r w:rsidRPr="00C6356F">
        <w:t xml:space="preserve">. All participants gave their informed consent. The research in this study </w:t>
      </w:r>
      <w:r w:rsidR="004A436E">
        <w:t>was</w:t>
      </w:r>
      <w:r w:rsidRPr="00C6356F">
        <w:t xml:space="preserve">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BE7928">
      <w:pPr>
        <w:spacing w:line="480" w:lineRule="auto"/>
        <w:jc w:val="both"/>
      </w:pPr>
    </w:p>
    <w:p w14:paraId="0DB30FF3" w14:textId="77777777" w:rsidR="008D72BE" w:rsidRPr="00CC580F" w:rsidRDefault="008D72BE" w:rsidP="00BE7928">
      <w:pPr>
        <w:pStyle w:val="Heading2"/>
        <w:spacing w:line="480" w:lineRule="auto"/>
        <w:rPr>
          <w:lang w:val="en-US"/>
        </w:rPr>
      </w:pPr>
      <w:r>
        <w:rPr>
          <w:lang w:val="en-US"/>
        </w:rPr>
        <w:t>Stimuli</w:t>
      </w:r>
    </w:p>
    <w:p w14:paraId="29779600" w14:textId="3DE362ED" w:rsidR="008D72BE" w:rsidRDefault="008D72BE" w:rsidP="00BE7928">
      <w:pPr>
        <w:keepNext/>
        <w:spacing w:line="480" w:lineRule="auto"/>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w:t>
      </w:r>
      <w:r w:rsidR="001A57F8">
        <w:t> </w:t>
      </w:r>
      <w:r w:rsidRPr="00DA4DDD">
        <w:t>0.85,</w:t>
      </w:r>
      <w:r w:rsidR="001A57F8">
        <w:t> </w:t>
      </w:r>
      <w:r w:rsidRPr="00DA4DDD">
        <w:t>1,</w:t>
      </w:r>
      <w:r w:rsidR="001A57F8">
        <w:t> </w:t>
      </w:r>
      <w:r w:rsidRPr="00DA4DDD">
        <w:t>1.15,</w:t>
      </w:r>
      <w:r w:rsidR="001A57F8">
        <w:t> </w:t>
      </w:r>
      <w:r w:rsidRPr="00DA4DDD">
        <w:t>1.3g,</w:t>
      </w:r>
      <w:r w:rsidR="001A57F8">
        <w:t xml:space="preserve"> </w:t>
      </w:r>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fronto-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9"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BE7928">
            <w:pPr>
              <w:pStyle w:val="MaterialsandMethodsText"/>
              <w:spacing w:line="480" w:lineRule="auto"/>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BE7928">
            <w:pPr>
              <w:pStyle w:val="MaterialsandMethodsText"/>
              <w:spacing w:line="480" w:lineRule="auto"/>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BE7928">
            <w:pPr>
              <w:pStyle w:val="MaterialsandMethodsText"/>
              <w:spacing w:line="480" w:lineRule="auto"/>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BE7928">
            <w:pPr>
              <w:pStyle w:val="MaterialsandMethodsText"/>
              <w:spacing w:line="480" w:lineRule="auto"/>
            </w:pPr>
            <w:r w:rsidRPr="00277A48">
              <w:t>[</w:t>
            </w:r>
            <w:r w:rsidR="00FA5BF0">
              <w:t>3</w:t>
            </w:r>
            <w:r w:rsidRPr="00277A48">
              <w:t>]</w:t>
            </w:r>
          </w:p>
        </w:tc>
      </w:tr>
    </w:tbl>
    <w:p w14:paraId="7CD79C17" w14:textId="65085D01" w:rsidR="008D72BE" w:rsidRPr="00E1293C" w:rsidRDefault="008D72BE" w:rsidP="00BE7928">
      <w:pPr>
        <w:keepNext/>
        <w:spacing w:line="480" w:lineRule="auto"/>
        <w:jc w:val="both"/>
      </w:pPr>
      <w:r>
        <w:lastRenderedPageBreak/>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ins w:id="16" w:author="Björn Jörges" w:date="2020-04-15T13:24:00Z">
        <w:r w:rsidR="00704BAC">
          <w:rPr>
            <w:rFonts w:eastAsiaTheme="minorEastAsia"/>
          </w:rPr>
          <w:t xml:space="preserve"> </w:t>
        </w:r>
        <w:r w:rsidR="00B357ED">
          <w:rPr>
            <w:rFonts w:eastAsiaTheme="minorEastAsia"/>
          </w:rPr>
          <w:t>T</w:t>
        </w:r>
        <w:r w:rsidR="00704BAC">
          <w:rPr>
            <w:rFonts w:eastAsiaTheme="minorEastAsia"/>
          </w:rPr>
          <w:t>he ball did not spin.</w:t>
        </w:r>
      </w:ins>
    </w:p>
    <w:p w14:paraId="768C2872" w14:textId="461BCD30" w:rsidR="008D72BE" w:rsidRDefault="008D72BE" w:rsidP="00BE7928">
      <w:pPr>
        <w:keepNext/>
        <w:spacing w:line="480" w:lineRule="auto"/>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w:t>
      </w:r>
      <w:ins w:id="17" w:author="Björn Jörges" w:date="2020-04-18T05:01:00Z">
        <w:r w:rsidR="001B0843">
          <w:t xml:space="preserve">, a distance at which, for a target of tennis ball size, binocular cues are </w:t>
        </w:r>
      </w:ins>
      <w:ins w:id="18" w:author="Björn Jörges" w:date="2020-04-18T05:02:00Z">
        <w:r w:rsidR="001B0843">
          <w:t xml:space="preserve">nearly irrelevant. </w:t>
        </w:r>
      </w:ins>
      <w:del w:id="19" w:author="Björn Jörges" w:date="2020-04-18T05:01:00Z">
        <w:r w:rsidRPr="00DA4DDD" w:rsidDel="001B0843">
          <w:delText>.</w:delText>
        </w:r>
      </w:del>
      <w:del w:id="20" w:author="Björn Jörges" w:date="2020-04-18T04:58:00Z">
        <w:r w:rsidRPr="00DA4DDD" w:rsidDel="00D856DD">
          <w:delText xml:space="preserve"> </w:delText>
        </w:r>
      </w:del>
      <w:r w:rsidRPr="00DA4DDD">
        <w:t>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w:t>
      </w:r>
      <w:ins w:id="21" w:author="Björn Jörges" w:date="2020-04-15T13:12:00Z">
        <w:r w:rsidR="002A46A8">
          <w:t xml:space="preserve"> In combination with the other experimental parameters, this made for occlusion durations </w:t>
        </w:r>
      </w:ins>
      <w:ins w:id="22" w:author="Björn Jörges" w:date="2020-04-15T13:13:00Z">
        <w:r w:rsidR="002A46A8">
          <w:t>between 0.17 s (for 1.3 g</w:t>
        </w:r>
      </w:ins>
      <w:ins w:id="23" w:author="Björn Jörges" w:date="2020-04-15T13:14:00Z">
        <w:r w:rsidR="002A46A8">
          <w:t xml:space="preserve">, </w:t>
        </w:r>
      </w:ins>
      <w:ins w:id="24" w:author="Björn Jörges" w:date="2020-04-15T13:13:00Z">
        <w:r w:rsidR="002A46A8">
          <w:t>an initial vertical velocity of 4.5 m/s</w:t>
        </w:r>
      </w:ins>
      <w:ins w:id="25" w:author="Björn Jörges" w:date="2020-04-15T13:14:00Z">
        <w:r w:rsidR="002A46A8">
          <w:t xml:space="preserve"> and </w:t>
        </w:r>
      </w:ins>
      <w:ins w:id="26" w:author="Björn Jörges" w:date="2020-04-15T13:15:00Z">
        <w:r w:rsidR="002A46A8">
          <w:t>the short occlusion category</w:t>
        </w:r>
      </w:ins>
      <w:ins w:id="27" w:author="Björn Jörges" w:date="2020-04-15T13:13:00Z">
        <w:r w:rsidR="002A46A8">
          <w:t xml:space="preserve">) and </w:t>
        </w:r>
      </w:ins>
      <w:ins w:id="28" w:author="Björn Jörges" w:date="2020-04-15T13:14:00Z">
        <w:r w:rsidR="002A46A8">
          <w:t>0.84 s (for 0.7 g</w:t>
        </w:r>
      </w:ins>
      <w:ins w:id="29" w:author="Björn Jörges" w:date="2020-04-15T13:15:00Z">
        <w:r w:rsidR="002A46A8">
          <w:t>,</w:t>
        </w:r>
      </w:ins>
      <w:ins w:id="30" w:author="Björn Jörges" w:date="2020-04-15T13:14:00Z">
        <w:r w:rsidR="002A46A8">
          <w:t xml:space="preserve"> an initial </w:t>
        </w:r>
      </w:ins>
      <w:ins w:id="31" w:author="Björn Jörges" w:date="2020-04-15T13:15:00Z">
        <w:r w:rsidR="002A46A8">
          <w:t xml:space="preserve">vertical </w:t>
        </w:r>
      </w:ins>
      <w:ins w:id="32" w:author="Björn Jörges" w:date="2020-04-15T13:14:00Z">
        <w:r w:rsidR="002A46A8">
          <w:t xml:space="preserve">velocity of </w:t>
        </w:r>
      </w:ins>
      <w:ins w:id="33" w:author="Björn Jörges" w:date="2020-04-15T13:15:00Z">
        <w:r w:rsidR="002A46A8">
          <w:t>6 m/s and the long occlusion category).</w:t>
        </w:r>
      </w:ins>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w:t>
      </w:r>
      <w:proofErr w:type="spellStart"/>
      <w:r>
        <w:t>see</w:t>
      </w:r>
      <w:del w:id="34" w:author="Björn Jörges" w:date="2020-04-15T13:39:00Z">
        <w:r w:rsidDel="00594C0B">
          <w:delText xml:space="preserve"> </w:delText>
        </w:r>
      </w:del>
      <w:ins w:id="35" w:author="Björn Jörges" w:date="2020-04-15T13:39:00Z">
        <w:r w:rsidR="00594C0B">
          <w:fldChar w:fldCharType="begin"/>
        </w:r>
        <w:r w:rsidR="00594C0B">
          <w:instrText xml:space="preserve"> REF _Ref37850406 \h </w:instrText>
        </w:r>
      </w:ins>
      <w:r w:rsidR="00594C0B">
        <w:fldChar w:fldCharType="separate"/>
      </w:r>
      <w:ins w:id="36" w:author="Björn Jörges" w:date="2020-04-15T13:39:00Z">
        <w:r w:rsidR="00594C0B" w:rsidRPr="00820822">
          <w:t>Figure</w:t>
        </w:r>
        <w:proofErr w:type="spellEnd"/>
        <w:r w:rsidR="00594C0B" w:rsidRPr="00820822">
          <w:t xml:space="preserve"> </w:t>
        </w:r>
        <w:r w:rsidR="00594C0B">
          <w:rPr>
            <w:noProof/>
          </w:rPr>
          <w:t>2</w:t>
        </w:r>
        <w:r w:rsidR="00594C0B">
          <w:fldChar w:fldCharType="end"/>
        </w:r>
      </w:ins>
      <w:del w:id="37" w:author="Björn Jörges" w:date="2020-04-15T13:39:00Z">
        <w:r w:rsidDel="00594C0B">
          <w:delText>Figure 1</w:delText>
        </w:r>
      </w:del>
      <w:r>
        <w:t xml:space="preserve">) and used a </w:t>
      </w:r>
      <w:r>
        <w:lastRenderedPageBreak/>
        <w:t xml:space="preserve">known object (a tennis ball) as target to recruit prior knowledge </w:t>
      </w:r>
      <w:r w:rsidR="00BE7928">
        <w:rPr>
          <w:noProof/>
        </w:rPr>
        <mc:AlternateContent>
          <mc:Choice Requires="wpg">
            <w:drawing>
              <wp:anchor distT="0" distB="0" distL="114300" distR="114300" simplePos="0" relativeHeight="251659264" behindDoc="0" locked="0" layoutInCell="1" allowOverlap="1" wp14:anchorId="20B5E39D" wp14:editId="5FCE2A6B">
                <wp:simplePos x="0" y="0"/>
                <wp:positionH relativeFrom="margin">
                  <wp:align>center</wp:align>
                </wp:positionH>
                <wp:positionV relativeFrom="paragraph">
                  <wp:posOffset>3387725</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19913048" w:rsidR="000A5C20" w:rsidRPr="00820822" w:rsidRDefault="000A5C20" w:rsidP="008D72BE">
                              <w:pPr>
                                <w:pStyle w:val="Caption"/>
                                <w:jc w:val="both"/>
                                <w:rPr>
                                  <w:lang w:val="en-US"/>
                                </w:rPr>
                              </w:pPr>
                              <w:bookmarkStart w:id="38" w:name="_Ref37850406"/>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bookmarkEnd w:id="38"/>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0A5C20" w:rsidRPr="00820822" w:rsidRDefault="000A5C20" w:rsidP="008D72BE">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0;margin-top:266.75pt;width:449.4pt;height:372.95pt;z-index:251659264;mso-position-horizontal:center;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11"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19913048" w:rsidR="000A5C20" w:rsidRPr="00820822" w:rsidRDefault="000A5C20" w:rsidP="008D72BE">
                        <w:pPr>
                          <w:pStyle w:val="Caption"/>
                          <w:jc w:val="both"/>
                          <w:rPr>
                            <w:lang w:val="en-US"/>
                          </w:rPr>
                        </w:pPr>
                        <w:bookmarkStart w:id="39" w:name="_Ref37850406"/>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bookmarkEnd w:id="39"/>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0A5C20" w:rsidRPr="00820822" w:rsidRDefault="000A5C20" w:rsidP="008D72BE">
                        <w:pPr>
                          <w:pStyle w:val="Caption"/>
                          <w:rPr>
                            <w:noProof/>
                            <w:lang w:val="en-US"/>
                          </w:rPr>
                        </w:pPr>
                      </w:p>
                    </w:txbxContent>
                  </v:textbox>
                </v:shape>
                <w10:wrap type="square" anchorx="margin"/>
              </v:group>
            </w:pict>
          </mc:Fallback>
        </mc:AlternateContent>
      </w:r>
      <w:r>
        <w:t>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rsidR="00C660CF">
        <w:t xml:space="preserve"> </w:t>
      </w:r>
      <w:r>
        <w:fldChar w:fldCharType="begin" w:fldLock="1"/>
      </w:r>
      <w:r w:rsidR="001D4CE3">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et al., 2011)","plainTextFormattedCitation":"(Lacquaniti et al., 2013; Monache, Lacquaniti, &amp; Bosco, 2019; Zago et al., 2011)","previouslyFormattedCitation":"(Lacquaniti et al., 2013; Monache, Lacquaniti, &amp; Bosco, 2019; Zago et al., 2011)"},"properties":{"noteIndex":0},"schema":"https://github.com/citation-style-language/schema/raw/master/csl-citation.json"}</w:instrText>
      </w:r>
      <w:r>
        <w:fldChar w:fldCharType="separate"/>
      </w:r>
      <w:r w:rsidR="00496BA5" w:rsidRPr="00496BA5">
        <w:rPr>
          <w:noProof/>
        </w:rPr>
        <w:t>(Lacquaniti et al., 2013; Monache, Lacquaniti, &amp; Bosco, 2019; Zago et al.,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CD09E0">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rsidRPr="00DA4DDD">
        <w:t xml:space="preserve">. This environment was constructed such that no low-level cues such </w:t>
      </w:r>
      <w:r w:rsidRPr="00DA4DDD">
        <w:lastRenderedPageBreak/>
        <w:t xml:space="preserve">as differences in brightness and contrast with the target differed significantly between the different trajectories. </w:t>
      </w:r>
    </w:p>
    <w:p w14:paraId="603FC31B" w14:textId="311EEACA" w:rsidR="004A0054" w:rsidRDefault="004A0054" w:rsidP="00BE7928">
      <w:pPr>
        <w:keepNext/>
        <w:spacing w:line="480" w:lineRule="auto"/>
        <w:jc w:val="both"/>
      </w:pPr>
    </w:p>
    <w:p w14:paraId="79F8949F" w14:textId="655F6345" w:rsidR="008D72BE" w:rsidRPr="00403619" w:rsidRDefault="008D72BE" w:rsidP="00BE7928">
      <w:pPr>
        <w:pStyle w:val="Heading2"/>
        <w:spacing w:line="480" w:lineRule="auto"/>
        <w:rPr>
          <w:lang w:val="en-US"/>
        </w:rPr>
      </w:pPr>
      <w:r>
        <w:rPr>
          <w:rStyle w:val="Heading2Char"/>
          <w:lang w:val="en-US"/>
        </w:rPr>
        <w:t>Apparatus</w:t>
      </w:r>
    </w:p>
    <w:p w14:paraId="506A97AA" w14:textId="0E251BB6" w:rsidR="008D72BE" w:rsidRDefault="008D72BE" w:rsidP="00BE7928">
      <w:pPr>
        <w:spacing w:line="480" w:lineRule="auto"/>
        <w:jc w:val="both"/>
      </w:pPr>
      <w:r w:rsidRPr="00DA4DDD">
        <w:t>Two Sony laser projectors (VPL-FH</w:t>
      </w:r>
      <w:r>
        <w:t>Z</w:t>
      </w:r>
      <w:r w:rsidRPr="00DA4DDD">
        <w:t xml:space="preserve">57) </w:t>
      </w:r>
      <w:r>
        <w:t xml:space="preserve">were </w:t>
      </w:r>
      <w:r w:rsidRPr="00DA4DDD">
        <w:t>used to provide overlaid images on a back-projection screen (244 cm height and 184 cm width) with a resolution of 1920x1080 pixels</w:t>
      </w:r>
      <w:ins w:id="40" w:author="Björn Jörges" w:date="2020-04-18T05:10:00Z">
        <w:r w:rsidR="00540EB4">
          <w:t>, which, when fixating the middle of the screen</w:t>
        </w:r>
      </w:ins>
      <w:ins w:id="41" w:author="Björn Jörges" w:date="2020-04-18T05:19:00Z">
        <w:r w:rsidR="00540EB4">
          <w:t>,</w:t>
        </w:r>
      </w:ins>
      <w:ins w:id="42" w:author="Björn Jörges" w:date="2020-04-18T05:11:00Z">
        <w:r w:rsidR="00540EB4">
          <w:t xml:space="preserve"> made for a field of view</w:t>
        </w:r>
      </w:ins>
      <w:ins w:id="43" w:author="Björn Jörges" w:date="2020-04-18T05:19:00Z">
        <w:r w:rsidR="00540EB4">
          <w:t xml:space="preserve"> 50°</w:t>
        </w:r>
      </w:ins>
      <w:ins w:id="44" w:author="Björn Jörges" w:date="2020-04-18T05:11:00Z">
        <w:r w:rsidR="00540EB4">
          <w:t xml:space="preserve"> wide and </w:t>
        </w:r>
      </w:ins>
      <w:ins w:id="45" w:author="Björn Jörges" w:date="2020-04-18T05:19:00Z">
        <w:r w:rsidR="00540EB4">
          <w:t xml:space="preserve">62° </w:t>
        </w:r>
      </w:ins>
      <w:ins w:id="46" w:author="Björn Jörges" w:date="2020-04-18T05:11:00Z">
        <w:r w:rsidR="00540EB4">
          <w:t>tall.</w:t>
        </w:r>
      </w:ins>
      <w:del w:id="47" w:author="Björn Jörges" w:date="2020-04-18T05:10:00Z">
        <w:r w:rsidRPr="00DA4DDD" w:rsidDel="00540EB4">
          <w:delText>.</w:delText>
        </w:r>
      </w:del>
      <w:r w:rsidRPr="00DA4DDD">
        <w:t xml:space="preserve"> The frequency of refresh of the image </w:t>
      </w:r>
      <w:r>
        <w:t xml:space="preserve">was </w:t>
      </w:r>
      <w:r w:rsidRPr="00DA4DDD">
        <w:t xml:space="preserve">85 Hz for </w:t>
      </w:r>
      <w:r w:rsidRPr="000C32F9">
        <w:t>each</w:t>
      </w:r>
      <w:r w:rsidRPr="00DA4DDD">
        <w:t xml:space="preserve"> eye. Circular polarizing filters </w:t>
      </w:r>
      <w:r>
        <w:t xml:space="preserve">were </w:t>
      </w:r>
      <w:r w:rsidRPr="00DA4DDD">
        <w:t xml:space="preserve">used to provide stereoscopic images. Participants </w:t>
      </w:r>
      <w:r>
        <w:t xml:space="preserve">stood </w:t>
      </w:r>
      <w:r w:rsidRPr="00DA4DDD">
        <w:t>at 2</w:t>
      </w:r>
      <w:r>
        <w:t> </w:t>
      </w:r>
      <w:r w:rsidRPr="00DA4DDD">
        <w:t>m distance centrally in front of the screen and use</w:t>
      </w:r>
      <w:r>
        <w:t>d</w:t>
      </w:r>
      <w:r w:rsidRPr="00DA4DDD">
        <w:t xml:space="preserve"> polarized glasses to achieve stereoscopic vision of the visual scene and the target. The shown disparity </w:t>
      </w:r>
      <w:r>
        <w:t xml:space="preserve">was </w:t>
      </w:r>
      <w:r w:rsidRPr="00DA4DDD">
        <w:t>adapted to each participant's inter-ocular distance</w:t>
      </w:r>
      <w:r>
        <w:t>. The stimuli were programmed in PsychoPy</w:t>
      </w:r>
      <w:r w:rsidR="00187C34">
        <w:t xml:space="preserve"> </w:t>
      </w:r>
      <w:r>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fldChar w:fldCharType="separate"/>
      </w:r>
      <w:r w:rsidR="00595505" w:rsidRPr="00595505">
        <w:rPr>
          <w:noProof/>
        </w:rPr>
        <w:t>(Peirce, 2007)</w:t>
      </w:r>
      <w:r>
        <w:fldChar w:fldCharType="end"/>
      </w:r>
      <w:r>
        <w:t>; we added the code to our pre-registration (</w:t>
      </w:r>
      <w:hyperlink r:id="rId12" w:history="1">
        <w:r w:rsidRPr="00000C40">
          <w:rPr>
            <w:rStyle w:val="Hyperlink"/>
          </w:rPr>
          <w:t>https://osf.io/8vg95/</w:t>
        </w:r>
      </w:hyperlink>
      <w:r w:rsidRPr="006F3126">
        <w:t>)</w:t>
      </w:r>
      <w:r>
        <w:t>. The projectors introduced a delay of</w:t>
      </w:r>
      <w:r w:rsidRPr="00D95CE3">
        <w:t xml:space="preserve"> </w:t>
      </w:r>
      <w:r w:rsidRPr="00315663">
        <w:t>0.049259 s (SD = 0.001894 s) that will be accounted for in the analysis of timing responses.</w:t>
      </w:r>
      <w:r>
        <w:t xml:space="preserve"> Data was acquired for a different hypothesis, for which we also tracked participants eye-movements.</w:t>
      </w:r>
    </w:p>
    <w:p w14:paraId="177B7961" w14:textId="77777777" w:rsidR="004A0054" w:rsidRPr="00B63C9A" w:rsidRDefault="004A0054" w:rsidP="00BE7928">
      <w:pPr>
        <w:spacing w:line="480" w:lineRule="auto"/>
        <w:jc w:val="both"/>
      </w:pPr>
    </w:p>
    <w:p w14:paraId="244930FF" w14:textId="77777777" w:rsidR="008D72BE" w:rsidRDefault="008D72BE" w:rsidP="00BE7928">
      <w:pPr>
        <w:spacing w:after="0" w:line="480" w:lineRule="auto"/>
      </w:pPr>
      <w:r w:rsidRPr="008D72BE">
        <w:rPr>
          <w:rStyle w:val="Heading2Char"/>
          <w:lang w:val="en-US"/>
        </w:rPr>
        <w:t>Procedure</w:t>
      </w:r>
    </w:p>
    <w:p w14:paraId="26E9711E" w14:textId="12D1FD53" w:rsidR="00F34E8D" w:rsidRDefault="008D72BE" w:rsidP="00BE7928">
      <w:pPr>
        <w:spacing w:line="480" w:lineRule="auto"/>
        <w:jc w:val="both"/>
      </w:pPr>
      <w:r w:rsidRPr="00DA4DDD">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ins w:id="48" w:author="Björn Jörges" w:date="2020-04-15T13:02:00Z">
        <w:r w:rsidR="00375F52">
          <w:t>; for a total of 24 repetitions of each stimulus parameter combination</w:t>
        </w:r>
      </w:ins>
      <w:r w:rsidRPr="00DA4DDD">
        <w:t>)</w:t>
      </w:r>
      <w:r w:rsidR="00F34E8D">
        <w:t xml:space="preserve">. </w:t>
      </w:r>
      <w:r w:rsidR="00B377BA">
        <w:t>W</w:t>
      </w:r>
      <w:r w:rsidR="00F34E8D">
        <w:t>e furthermore tested one block of -1g/1g motion</w:t>
      </w:r>
      <w:r w:rsidR="00375F52">
        <w:t xml:space="preserve"> </w:t>
      </w:r>
      <w:ins w:id="49" w:author="Björn Jörges" w:date="2020-04-15T13:01:00Z">
        <w:r w:rsidR="00375F52">
          <w:t xml:space="preserve">where due to </w:t>
        </w:r>
        <w:r w:rsidR="00375F52">
          <w:lastRenderedPageBreak/>
          <w:t>the lower number of gravities, we managed to accommodate all 24</w:t>
        </w:r>
      </w:ins>
      <w:ins w:id="50" w:author="Björn Jörges" w:date="2020-04-15T13:02:00Z">
        <w:r w:rsidR="00375F52">
          <w:t xml:space="preserve"> repetitions in a single block, making for </w:t>
        </w:r>
      </w:ins>
      <w:ins w:id="51" w:author="Björn Jörges" w:date="2020-04-15T13:03:00Z">
        <w:r w:rsidR="00375F52">
          <w:t>384 trials in this block</w:t>
        </w:r>
      </w:ins>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15F8E16C" w14:textId="693E2ADC" w:rsidR="00F05CAA" w:rsidRPr="002A1A9B" w:rsidRDefault="00F05CAA" w:rsidP="00BE7928">
      <w:pPr>
        <w:spacing w:line="480" w:lineRule="auto"/>
        <w:jc w:val="both"/>
      </w:pPr>
    </w:p>
    <w:p w14:paraId="3635FFA9" w14:textId="794D9839" w:rsidR="004D3366" w:rsidRPr="00FB336F" w:rsidRDefault="004A0054" w:rsidP="00BE7928">
      <w:pPr>
        <w:pStyle w:val="Heading1"/>
        <w:spacing w:line="480" w:lineRule="auto"/>
        <w:rPr>
          <w:lang w:val="en-US"/>
        </w:rPr>
      </w:pPr>
      <w:r w:rsidRPr="004A0054">
        <w:rPr>
          <w:lang w:val="en-US"/>
        </w:rPr>
        <w:t>Results</w:t>
      </w:r>
    </w:p>
    <w:p w14:paraId="0314FCBB" w14:textId="60A9F7AF" w:rsidR="00B23734" w:rsidRDefault="004D3366" w:rsidP="00B23734">
      <w:pPr>
        <w:spacing w:line="480" w:lineRule="auto"/>
        <w:jc w:val="both"/>
        <w:rPr>
          <w:ins w:id="52" w:author="Björn Jörges" w:date="2020-04-17T19:06:00Z"/>
        </w:rPr>
      </w:pPr>
      <w:del w:id="53" w:author="Björn Jörges" w:date="2020-04-18T05:22:00Z">
        <w:r w:rsidDel="00BA38BA">
          <w:delText>While</w:delText>
        </w:r>
        <w:r w:rsidR="0031495E" w:rsidDel="00BA38BA">
          <w:delText xml:space="preserve"> we have reported the main results of this experiment in </w:delText>
        </w:r>
      </w:del>
      <w:ins w:id="54" w:author="Björn Jörges" w:date="2020-04-18T05:22:00Z">
        <w:r w:rsidR="00BA38BA">
          <w:t xml:space="preserve">We have reported accuracy in </w:t>
        </w:r>
      </w:ins>
      <w:r w:rsidR="0031495E">
        <w:t>a previous paper</w:t>
      </w:r>
      <w:r w:rsidR="00B117EC">
        <w:t xml:space="preserve"> </w:t>
      </w:r>
      <w:r w:rsidR="00B117EC">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Jörges &amp; López-Moliner, 2019)</w:t>
      </w:r>
      <w:r w:rsidR="00B117EC">
        <w:fldChar w:fldCharType="end"/>
      </w:r>
      <w:ins w:id="55" w:author="Björn Jörges" w:date="2020-04-18T05:22:00Z">
        <w:r w:rsidR="00BA38BA">
          <w:t>. In the following, we thus limit</w:t>
        </w:r>
      </w:ins>
      <w:ins w:id="56" w:author="Björn Jörges" w:date="2020-04-18T05:24:00Z">
        <w:r w:rsidR="00BA38BA">
          <w:t>ed</w:t>
        </w:r>
      </w:ins>
      <w:ins w:id="57" w:author="Björn Jörges" w:date="2020-04-18T05:22:00Z">
        <w:r w:rsidR="00BA38BA">
          <w:t xml:space="preserve"> ourselves to analyzing the </w:t>
        </w:r>
      </w:ins>
      <w:ins w:id="58" w:author="Björn Jörges" w:date="2020-04-18T05:23:00Z">
        <w:r w:rsidR="00BA38BA">
          <w:t>influence of gravity on the precision of responses.</w:t>
        </w:r>
      </w:ins>
      <w:del w:id="59" w:author="Björn Jörges" w:date="2020-04-18T05:22:00Z">
        <w:r w:rsidR="0031495E" w:rsidDel="00BA38BA">
          <w:delText>, it is worth reiterating the results for the timing task</w:delText>
        </w:r>
        <w:r w:rsidR="005C2993" w:rsidDel="00BA38BA">
          <w:delText xml:space="preserve"> for the</w:delText>
        </w:r>
        <w:r w:rsidR="00A05C6A" w:rsidDel="00BA38BA">
          <w:delText xml:space="preserve"> conditions we are using in our simulations</w:delText>
        </w:r>
        <w:r w:rsidR="0031495E" w:rsidDel="00BA38BA">
          <w:delText>.</w:delText>
        </w:r>
        <w:r w:rsidR="00A05C6A" w:rsidDel="00BA38BA">
          <w:delText xml:space="preserve"> We</w:delText>
        </w:r>
        <w:r w:rsidR="00B117EC" w:rsidDel="00BA38BA">
          <w:delText xml:space="preserve"> r</w:delText>
        </w:r>
        <w:r w:rsidR="00A05C6A" w:rsidDel="00BA38BA">
          <w:delText>eport mean timing errors as well their standard deviations</w:delText>
        </w:r>
        <w:r w:rsidR="00D90250" w:rsidDel="00BA38BA">
          <w:delText xml:space="preserve"> for the 0.7-1.3g trials </w:delText>
        </w:r>
        <w:r w:rsidR="008F5DD0" w:rsidDel="00BA38BA">
          <w:delText xml:space="preserve">both for the Short and the </w:delText>
        </w:r>
        <w:r w:rsidR="00D90250" w:rsidDel="00BA38BA">
          <w:delText>Long Occlusion condition</w:delText>
        </w:r>
        <w:r w:rsidR="008F5DD0" w:rsidDel="00BA38BA">
          <w:delText>s</w:delText>
        </w:r>
        <w:r w:rsidR="00D90250" w:rsidDel="00BA38BA">
          <w:delText>.</w:delText>
        </w:r>
      </w:del>
      <w:r w:rsidR="006C2849">
        <w:t xml:space="preserve"> Before proceeding to the analysis, we exclude</w:t>
      </w:r>
      <w:ins w:id="60" w:author="Björn Jörges" w:date="2020-04-17T21:39:00Z">
        <w:r w:rsidR="00E06F6C">
          <w:t xml:space="preserve"> data collected from the author (s10</w:t>
        </w:r>
      </w:ins>
      <w:ins w:id="61" w:author="Björn Jörges" w:date="2020-04-17T21:42:00Z">
        <w:r w:rsidR="00A82175">
          <w:t>; all 1344 trials</w:t>
        </w:r>
      </w:ins>
      <w:ins w:id="62" w:author="Björn Jörges" w:date="2020-04-17T21:39:00Z">
        <w:r w:rsidR="00E06F6C">
          <w:t>). We furthermore exclude all trials</w:t>
        </w:r>
      </w:ins>
      <w:r w:rsidR="006C2849">
        <w:t xml:space="preserve"> </w:t>
      </w:r>
      <w:del w:id="63" w:author="Björn Jörges" w:date="2020-04-17T21:40:00Z">
        <w:r w:rsidR="006C2849" w:rsidDel="00E06F6C">
          <w:delText>all trials with an absolute error greater than 0.5 s (1091 of 13440 trials). Furthermore, we exclude all trials</w:delText>
        </w:r>
      </w:del>
      <w:r w:rsidR="006C2849">
        <w:t xml:space="preserve"> where subjects pressed the button before the target disappeared</w:t>
      </w:r>
      <w:ins w:id="64" w:author="Björn Jörges" w:date="2020-04-17T21:40:00Z">
        <w:r w:rsidR="00E06F6C">
          <w:t xml:space="preserve"> </w:t>
        </w:r>
      </w:ins>
      <w:ins w:id="65" w:author="Björn Jörges" w:date="2020-04-17T21:42:00Z">
        <w:r w:rsidR="00A82175">
          <w:t xml:space="preserve">(38 trials) </w:t>
        </w:r>
      </w:ins>
      <w:ins w:id="66" w:author="Björn Jörges" w:date="2020-04-17T21:40:00Z">
        <w:r w:rsidR="00E06F6C">
          <w:t>or where the temporal error is greater than 2 s</w:t>
        </w:r>
      </w:ins>
      <w:ins w:id="67" w:author="Björn Jörges" w:date="2020-04-17T21:42:00Z">
        <w:r w:rsidR="00A82175">
          <w:t xml:space="preserve"> (178 trials)</w:t>
        </w:r>
      </w:ins>
      <w:ins w:id="68" w:author="Björn Jörges" w:date="2020-04-17T21:40:00Z">
        <w:r w:rsidR="00E06F6C">
          <w:t>.</w:t>
        </w:r>
      </w:ins>
      <w:ins w:id="69" w:author="Björn Jörges" w:date="2020-04-17T21:43:00Z">
        <w:r w:rsidR="00A82175">
          <w:t xml:space="preserve"> Overall, we excluded we excluded 1.6% of all trials from the </w:t>
        </w:r>
      </w:ins>
      <w:ins w:id="70" w:author="Björn Jörges" w:date="2020-04-17T21:44:00Z">
        <w:r w:rsidR="00A82175">
          <w:t>nine participants included in</w:t>
        </w:r>
        <w:r w:rsidR="00F722BA">
          <w:t xml:space="preserve"> the</w:t>
        </w:r>
        <w:r w:rsidR="00A82175">
          <w:t xml:space="preserve"> analysis. </w:t>
        </w:r>
      </w:ins>
      <w:del w:id="71" w:author="Björn Jörges" w:date="2020-04-17T21:40:00Z">
        <w:r w:rsidR="006C2849" w:rsidDel="00E06F6C">
          <w:delText xml:space="preserve"> (26 of the remaining 12349</w:delText>
        </w:r>
        <w:r w:rsidR="002175DD" w:rsidDel="00E06F6C">
          <w:delText xml:space="preserve"> trials</w:delText>
        </w:r>
        <w:r w:rsidR="006C2849" w:rsidDel="00E06F6C">
          <w:delText xml:space="preserve">). </w:delText>
        </w:r>
      </w:del>
      <w:del w:id="72" w:author="Björn Jörges" w:date="2020-04-17T19:03:00Z">
        <w:r w:rsidR="006C2849" w:rsidDel="00B23734">
          <w:delText xml:space="preserve">Finally, we also </w:delText>
        </w:r>
      </w:del>
      <w:del w:id="73" w:author="Björn Jörges" w:date="2020-04-17T21:40:00Z">
        <w:r w:rsidR="006C2849" w:rsidDel="00E06F6C">
          <w:delText>excluded subject s</w:delText>
        </w:r>
      </w:del>
      <w:del w:id="74" w:author="Björn Jörges" w:date="2020-04-17T19:03:00Z">
        <w:r w:rsidR="006C2849" w:rsidDel="00B23734">
          <w:delText>09</w:delText>
        </w:r>
      </w:del>
      <w:del w:id="75" w:author="Björn Jörges" w:date="2020-04-17T21:40:00Z">
        <w:r w:rsidR="006C2849" w:rsidDel="00E06F6C">
          <w:delText xml:space="preserve"> from these analyses</w:delText>
        </w:r>
        <w:r w:rsidR="002175DD" w:rsidDel="00E06F6C">
          <w:delText xml:space="preserve"> (531 of the remaining</w:delText>
        </w:r>
        <w:r w:rsidR="006C2849" w:rsidDel="00E06F6C">
          <w:delText xml:space="preserve"> </w:delText>
        </w:r>
        <w:r w:rsidR="002175DD" w:rsidDel="00E06F6C">
          <w:delText xml:space="preserve">12323 trials) </w:delText>
        </w:r>
        <w:r w:rsidR="006C2849" w:rsidDel="00E06F6C">
          <w:delText xml:space="preserve">because they </w:delText>
        </w:r>
      </w:del>
      <w:del w:id="76" w:author="Björn Jörges" w:date="2020-04-17T19:03:00Z">
        <w:r w:rsidR="006C2849" w:rsidDel="00B23734">
          <w:delText>displayed a mean temporal error (</w:delText>
        </w:r>
        <w:r w:rsidR="00AC5F1C" w:rsidDel="00B23734">
          <w:delText>0.23 s)</w:delText>
        </w:r>
        <w:r w:rsidR="006C2849" w:rsidDel="00B23734">
          <w:delText xml:space="preserve"> far above the other subjects</w:delText>
        </w:r>
        <w:r w:rsidR="00AC5F1C" w:rsidDel="00B23734">
          <w:delText xml:space="preserve"> (-0.08 to 0.1 s</w:delText>
        </w:r>
        <w:r w:rsidR="002175DD" w:rsidDel="00B23734">
          <w:delText>)</w:delText>
        </w:r>
      </w:del>
      <w:del w:id="77" w:author="Björn Jörges" w:date="2020-04-17T21:40:00Z">
        <w:r w:rsidR="002175DD" w:rsidDel="00E06F6C">
          <w:delText>.</w:delText>
        </w:r>
      </w:del>
      <w:ins w:id="78" w:author="Björn Jörges" w:date="2020-04-17T19:03:00Z">
        <w:r w:rsidR="00B23734">
          <w:t xml:space="preserve"> To make</w:t>
        </w:r>
      </w:ins>
      <w:ins w:id="79" w:author="Björn Jörges" w:date="2020-04-17T19:07:00Z">
        <w:r w:rsidR="0079104E">
          <w:t xml:space="preserve"> it easier to compare</w:t>
        </w:r>
      </w:ins>
      <w:ins w:id="80" w:author="Björn Jörges" w:date="2020-04-17T19:03:00Z">
        <w:r w:rsidR="00B23734">
          <w:t xml:space="preserve"> </w:t>
        </w:r>
      </w:ins>
      <w:ins w:id="81" w:author="Björn Jörges" w:date="2020-04-17T19:04:00Z">
        <w:r w:rsidR="00B23734">
          <w:t xml:space="preserve">temporal errors across conditions, we then compute </w:t>
        </w:r>
      </w:ins>
      <w:ins w:id="82" w:author="Björn Jörges" w:date="2020-04-17T19:07:00Z">
        <w:r w:rsidR="0079104E">
          <w:t xml:space="preserve">the </w:t>
        </w:r>
      </w:ins>
      <w:ins w:id="83" w:author="Björn Jörges" w:date="2020-04-17T19:04:00Z">
        <w:r w:rsidR="00B23734">
          <w:t>error ratio</w:t>
        </w:r>
      </w:ins>
      <w:ins w:id="84" w:author="Björn Jörges" w:date="2020-04-17T19:05:00Z">
        <w:r w:rsidR="00B23734">
          <w:t>:</w:t>
        </w:r>
      </w:ins>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23734" w:rsidRPr="00277A48" w14:paraId="66B02724" w14:textId="77777777" w:rsidTr="000A5C20">
        <w:trPr>
          <w:trHeight w:val="376"/>
          <w:ins w:id="85" w:author="Björn Jörges" w:date="2020-04-17T19:06:00Z"/>
        </w:trPr>
        <w:tc>
          <w:tcPr>
            <w:tcW w:w="8314" w:type="dxa"/>
            <w:shd w:val="clear" w:color="auto" w:fill="FFFFFF" w:themeFill="background1"/>
            <w:vAlign w:val="center"/>
          </w:tcPr>
          <w:p w14:paraId="67A266A4" w14:textId="6FF09932" w:rsidR="00B23734" w:rsidRPr="00FF18AE" w:rsidRDefault="00B23734" w:rsidP="000A5C20">
            <w:pPr>
              <w:pStyle w:val="MaterialsandMethodsText"/>
              <w:spacing w:line="480" w:lineRule="auto"/>
              <w:rPr>
                <w:ins w:id="86" w:author="Björn Jörges" w:date="2020-04-17T19:06:00Z"/>
                <w:sz w:val="20"/>
                <w:szCs w:val="20"/>
                <w:rPrChange w:id="87" w:author="Björn Jörges" w:date="2020-04-17T19:08:00Z">
                  <w:rPr>
                    <w:ins w:id="88" w:author="Björn Jörges" w:date="2020-04-17T19:06:00Z"/>
                  </w:rPr>
                </w:rPrChange>
              </w:rPr>
            </w:pPr>
            <m:oMathPara>
              <m:oMath>
                <m:r>
                  <w:ins w:id="89" w:author="Björn Jörges" w:date="2020-04-17T19:06:00Z">
                    <w:rPr>
                      <w:rFonts w:ascii="Cambria Math" w:hAnsi="Cambria Math"/>
                      <w:sz w:val="20"/>
                      <w:szCs w:val="20"/>
                      <w:rPrChange w:id="90" w:author="Björn Jörges" w:date="2020-04-17T19:08:00Z">
                        <w:rPr>
                          <w:rFonts w:ascii="Cambria Math" w:hAnsi="Cambria Math"/>
                        </w:rPr>
                      </w:rPrChange>
                    </w:rPr>
                    <m:t>Error Ratio=</m:t>
                  </w:ins>
                </m:r>
                <m:f>
                  <m:fPr>
                    <m:ctrlPr>
                      <w:ins w:id="91" w:author="Björn Jörges" w:date="2020-04-17T19:06:00Z">
                        <w:rPr>
                          <w:rFonts w:ascii="Cambria Math" w:hAnsi="Cambria Math"/>
                          <w:i/>
                          <w:sz w:val="20"/>
                          <w:szCs w:val="20"/>
                        </w:rPr>
                      </w:ins>
                    </m:ctrlPr>
                  </m:fPr>
                  <m:num>
                    <m:r>
                      <w:ins w:id="92" w:author="Björn Jörges" w:date="2020-04-17T19:06:00Z">
                        <w:rPr>
                          <w:rFonts w:ascii="Cambria Math" w:hAnsi="Cambria Math"/>
                          <w:sz w:val="20"/>
                          <w:szCs w:val="20"/>
                          <w:rPrChange w:id="93" w:author="Björn Jörges" w:date="2020-04-17T19:08:00Z">
                            <w:rPr>
                              <w:rFonts w:ascii="Cambria Math" w:hAnsi="Cambria Math"/>
                            </w:rPr>
                          </w:rPrChange>
                        </w:rPr>
                        <m:t>Error+Occluded Duration</m:t>
                      </w:ins>
                    </m:r>
                  </m:num>
                  <m:den>
                    <m:r>
                      <w:ins w:id="94" w:author="Björn Jörges" w:date="2020-04-17T19:06:00Z">
                        <w:rPr>
                          <w:rFonts w:ascii="Cambria Math" w:hAnsi="Cambria Math"/>
                          <w:sz w:val="20"/>
                          <w:szCs w:val="20"/>
                          <w:rPrChange w:id="95" w:author="Björn Jörges" w:date="2020-04-17T19:08:00Z">
                            <w:rPr>
                              <w:rFonts w:ascii="Cambria Math" w:hAnsi="Cambria Math"/>
                            </w:rPr>
                          </w:rPrChange>
                        </w:rPr>
                        <m:t>Occluded Duration</m:t>
                      </w:ins>
                    </m:r>
                  </m:den>
                </m:f>
              </m:oMath>
            </m:oMathPara>
          </w:p>
        </w:tc>
        <w:tc>
          <w:tcPr>
            <w:tcW w:w="783" w:type="dxa"/>
            <w:shd w:val="clear" w:color="auto" w:fill="FFFFFF" w:themeFill="background1"/>
            <w:vAlign w:val="center"/>
          </w:tcPr>
          <w:p w14:paraId="5C488F59" w14:textId="6EF4234D" w:rsidR="00B23734" w:rsidRPr="00277A48" w:rsidRDefault="00B23734" w:rsidP="000A5C20">
            <w:pPr>
              <w:pStyle w:val="MaterialsandMethodsText"/>
              <w:spacing w:line="480" w:lineRule="auto"/>
              <w:rPr>
                <w:ins w:id="96" w:author="Björn Jörges" w:date="2020-04-17T19:06:00Z"/>
              </w:rPr>
            </w:pPr>
            <w:ins w:id="97" w:author="Björn Jörges" w:date="2020-04-17T19:06:00Z">
              <w:r w:rsidRPr="00277A48">
                <w:t>[</w:t>
              </w:r>
              <w:r>
                <w:t>4</w:t>
              </w:r>
              <w:r w:rsidRPr="00277A48">
                <w:t>]</w:t>
              </w:r>
            </w:ins>
          </w:p>
        </w:tc>
      </w:tr>
    </w:tbl>
    <w:p w14:paraId="02FAFAF0" w14:textId="7CAEBE20" w:rsidR="00B23734" w:rsidRPr="00B23734" w:rsidDel="00B23734" w:rsidRDefault="00B23734" w:rsidP="00BE7928">
      <w:pPr>
        <w:spacing w:line="480" w:lineRule="auto"/>
        <w:jc w:val="both"/>
        <w:rPr>
          <w:del w:id="98" w:author="Björn Jörges" w:date="2020-04-17T19:05:00Z"/>
          <w:rFonts w:eastAsiaTheme="minorEastAsia"/>
          <w:rPrChange w:id="99" w:author="Björn Jörges" w:date="2020-04-17T19:05:00Z">
            <w:rPr>
              <w:del w:id="100" w:author="Björn Jörges" w:date="2020-04-17T19:05:00Z"/>
            </w:rPr>
          </w:rPrChange>
        </w:rPr>
      </w:pPr>
    </w:p>
    <w:p w14:paraId="088469D0" w14:textId="651AD303" w:rsidR="00036B8B" w:rsidRDefault="00433A31" w:rsidP="00BE7928">
      <w:pPr>
        <w:spacing w:line="480" w:lineRule="auto"/>
        <w:jc w:val="both"/>
        <w:rPr>
          <w:ins w:id="101" w:author="Björn Jörges" w:date="2020-04-17T21:33:00Z"/>
        </w:rPr>
      </w:pPr>
      <w:ins w:id="102" w:author="Björn Jörges" w:date="2020-04-17T21:45:00Z">
        <w:r>
          <w:lastRenderedPageBreak/>
          <w:t xml:space="preserve">In </w:t>
        </w:r>
        <w:r>
          <w:fldChar w:fldCharType="begin"/>
        </w:r>
        <w:r>
          <w:instrText xml:space="preserve"> REF _Ref38052355 \h </w:instrText>
        </w:r>
      </w:ins>
      <w:r>
        <w:fldChar w:fldCharType="separate"/>
      </w:r>
      <w:ins w:id="103" w:author="Björn Jörges" w:date="2020-04-17T21:45:00Z">
        <w:r w:rsidRPr="00F515FC">
          <w:t xml:space="preserve">Figure </w:t>
        </w:r>
        <w:r>
          <w:rPr>
            <w:noProof/>
          </w:rPr>
          <w:t>3</w:t>
        </w:r>
        <w:r>
          <w:fldChar w:fldCharType="end"/>
        </w:r>
        <w:r>
          <w:t xml:space="preserve">, we illustrate </w:t>
        </w:r>
      </w:ins>
      <w:ins w:id="104" w:author="Björn Jörges" w:date="2020-04-17T21:46:00Z">
        <w:r>
          <w:t>the response distributions.</w:t>
        </w:r>
      </w:ins>
      <w:ins w:id="105" w:author="Björn Jörges" w:date="2020-04-17T21:45:00Z">
        <w:r>
          <w:t xml:space="preserve"> </w:t>
        </w:r>
      </w:ins>
      <w:ins w:id="106" w:author="Björn Jörges" w:date="2020-04-17T21:33:00Z">
        <w:r w:rsidR="00036B8B">
          <w:t xml:space="preserve">For an analysis and interpretation of </w:t>
        </w:r>
      </w:ins>
      <w:ins w:id="107" w:author="Björn Jörges" w:date="2020-04-17T21:34:00Z">
        <w:r w:rsidR="00036B8B">
          <w:t xml:space="preserve">the effect of gravitational motion on accuracy, please see our previous paper </w:t>
        </w:r>
        <w:r w:rsidR="00036B8B">
          <w:fldChar w:fldCharType="begin" w:fldLock="1"/>
        </w:r>
      </w:ins>
      <w:r w:rsidR="00036B8B">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036B8B">
        <w:fldChar w:fldCharType="separate"/>
      </w:r>
      <w:r w:rsidR="00036B8B" w:rsidRPr="00036B8B">
        <w:rPr>
          <w:noProof/>
        </w:rPr>
        <w:t>(Jörges &amp; López-Moliner, 2019)</w:t>
      </w:r>
      <w:ins w:id="108" w:author="Björn Jörges" w:date="2020-04-17T21:34:00Z">
        <w:r w:rsidR="00036B8B">
          <w:fldChar w:fldCharType="end"/>
        </w:r>
        <w:r w:rsidR="00036B8B">
          <w:t>.</w:t>
        </w:r>
      </w:ins>
    </w:p>
    <w:p w14:paraId="53A6A226" w14:textId="0EA91B2E" w:rsidR="00FF18AE" w:rsidDel="00FF18AE" w:rsidRDefault="00E470D6" w:rsidP="00BE7928">
      <w:pPr>
        <w:spacing w:line="480" w:lineRule="auto"/>
        <w:jc w:val="both"/>
        <w:rPr>
          <w:del w:id="109" w:author="Björn Jörges" w:date="2020-04-17T19:07:00Z"/>
        </w:rPr>
      </w:pPr>
      <w:del w:id="110" w:author="Björn Jörges" w:date="2020-04-17T21:33:00Z">
        <w:r w:rsidRPr="00E470D6" w:rsidDel="00036B8B">
          <w:delText>To</w:delText>
        </w:r>
        <w:r w:rsidDel="00036B8B">
          <w:delText xml:space="preserve"> assess biases, we fit</w:delText>
        </w:r>
        <w:r w:rsidR="00D94AEE" w:rsidDel="00036B8B">
          <w:delText>ted</w:delText>
        </w:r>
        <w:r w:rsidDel="00036B8B">
          <w:delText xml:space="preserve"> a Linear Mixed Model </w:delText>
        </w:r>
        <w:r w:rsidR="00F515FC" w:rsidDel="00036B8B">
          <w:delText xml:space="preserve">(using the lme4 package in R) </w:delText>
        </w:r>
        <w:r w:rsidR="00D94AEE" w:rsidDel="00036B8B">
          <w:delText>where the Temporal Error is explained by</w:delText>
        </w:r>
        <w:r w:rsidR="00D94AEE" w:rsidDel="00036B8B">
          <w:softHyphen/>
        </w:r>
        <w:r w:rsidDel="00036B8B">
          <w:delText xml:space="preserve"> Gravity as fixed effect, and intercepts per Subject as random effects.</w:delText>
        </w:r>
        <w:r w:rsidR="00F515FC" w:rsidDel="00036B8B">
          <w:delText xml:space="preserve"> In lme4 syntax, this translates to:</w:delText>
        </w:r>
      </w:del>
    </w:p>
    <w:p w14:paraId="5A52153E" w14:textId="172C145B" w:rsidR="00F515FC" w:rsidDel="00036B8B" w:rsidRDefault="00F515FC" w:rsidP="00BE7928">
      <w:pPr>
        <w:spacing w:line="480" w:lineRule="auto"/>
        <w:jc w:val="both"/>
        <w:rPr>
          <w:del w:id="111" w:author="Björn Jörges" w:date="2020-04-17T21:33:00Z"/>
        </w:rPr>
      </w:pPr>
      <m:oMathPara>
        <m:oMath>
          <m:r>
            <w:del w:id="112" w:author="Björn Jörges" w:date="2020-04-17T19:07:00Z">
              <w:rPr>
                <w:rFonts w:ascii="Cambria Math" w:hAnsi="Cambria Math"/>
              </w:rPr>
              <m:t>TimingError</m:t>
            </w:del>
          </m:r>
          <m:r>
            <w:del w:id="113" w:author="Björn Jörges" w:date="2020-04-17T19:08:00Z">
              <w:rPr>
                <w:rFonts w:ascii="Cambria Math" w:hAnsi="Cambria Math"/>
              </w:rPr>
              <m:t xml:space="preserve"> ~ Gravity+</m:t>
            </w:del>
          </m:r>
          <m:d>
            <m:dPr>
              <m:endChr m:val="|"/>
              <m:ctrlPr>
                <w:del w:id="114" w:author="Björn Jörges" w:date="2020-04-17T19:08:00Z">
                  <w:rPr>
                    <w:rFonts w:ascii="Cambria Math" w:hAnsi="Cambria Math"/>
                    <w:i/>
                  </w:rPr>
                </w:del>
              </m:ctrlPr>
            </m:dPr>
            <m:e>
              <m:r>
                <w:del w:id="115" w:author="Björn Jörges" w:date="2020-04-17T19:08:00Z">
                  <w:rPr>
                    <w:rFonts w:ascii="Cambria Math" w:hAnsi="Cambria Math"/>
                  </w:rPr>
                  <m:t xml:space="preserve">1 </m:t>
                </w:del>
              </m:r>
            </m:e>
          </m:d>
          <m:r>
            <w:del w:id="116" w:author="Björn Jörges" w:date="2020-04-17T19:08:00Z">
              <w:rPr>
                <w:rFonts w:ascii="Cambria Math" w:hAnsi="Cambria Math"/>
              </w:rPr>
              <m:t>Subject)</m:t>
            </w:del>
          </m:r>
        </m:oMath>
      </m:oMathPara>
    </w:p>
    <w:p w14:paraId="181B0F51" w14:textId="2988455B" w:rsidR="00812DA7" w:rsidDel="00812DA7" w:rsidRDefault="00E470D6" w:rsidP="00BE7928">
      <w:pPr>
        <w:spacing w:line="480" w:lineRule="auto"/>
        <w:jc w:val="both"/>
        <w:rPr>
          <w:del w:id="117" w:author="Björn Jörges" w:date="2020-04-17T19:09:00Z"/>
        </w:rPr>
      </w:pPr>
      <w:del w:id="118" w:author="Björn Jörges" w:date="2020-04-17T21:33:00Z">
        <w:r w:rsidDel="00036B8B">
          <w:delText>We compare this Test Model to a Null Model, without fixed effects and only intercepts per Subject as random effects</w:delText>
        </w:r>
        <w:r w:rsidR="00F515FC" w:rsidDel="00036B8B">
          <w:delText>:</w:delText>
        </w:r>
      </w:del>
    </w:p>
    <w:p w14:paraId="2CF17AE1" w14:textId="3EDF982E" w:rsidR="00F515FC" w:rsidDel="00812DA7" w:rsidRDefault="00F515FC" w:rsidP="00BE7928">
      <w:pPr>
        <w:spacing w:line="480" w:lineRule="auto"/>
        <w:jc w:val="both"/>
        <w:rPr>
          <w:del w:id="119" w:author="Björn Jörges" w:date="2020-04-17T19:09:00Z"/>
        </w:rPr>
      </w:pPr>
      <m:oMathPara>
        <m:oMath>
          <m:r>
            <w:del w:id="120" w:author="Björn Jörges" w:date="2020-04-17T19:07:00Z">
              <w:rPr>
                <w:rFonts w:ascii="Cambria Math" w:hAnsi="Cambria Math"/>
              </w:rPr>
              <m:t>TimingError</m:t>
            </w:del>
          </m:r>
          <m:r>
            <w:del w:id="121" w:author="Björn Jörges" w:date="2020-04-17T19:09:00Z">
              <w:rPr>
                <w:rFonts w:ascii="Cambria Math" w:hAnsi="Cambria Math"/>
              </w:rPr>
              <m:t xml:space="preserve"> ~ </m:t>
            </w:del>
          </m:r>
          <m:d>
            <m:dPr>
              <m:endChr m:val="|"/>
              <m:ctrlPr>
                <w:del w:id="122" w:author="Björn Jörges" w:date="2020-04-17T19:09:00Z">
                  <w:rPr>
                    <w:rFonts w:ascii="Cambria Math" w:hAnsi="Cambria Math"/>
                    <w:i/>
                  </w:rPr>
                </w:del>
              </m:ctrlPr>
            </m:dPr>
            <m:e>
              <m:r>
                <w:del w:id="123" w:author="Björn Jörges" w:date="2020-04-17T19:09:00Z">
                  <w:rPr>
                    <w:rFonts w:ascii="Cambria Math" w:hAnsi="Cambria Math"/>
                  </w:rPr>
                  <m:t xml:space="preserve">1 </m:t>
                </w:del>
              </m:r>
            </m:e>
          </m:d>
          <m:r>
            <w:del w:id="124" w:author="Björn Jörges" w:date="2020-04-17T19:09:00Z">
              <w:rPr>
                <w:rFonts w:ascii="Cambria Math" w:hAnsi="Cambria Math"/>
              </w:rPr>
              <m:t>Subject)</m:t>
            </w:del>
          </m:r>
        </m:oMath>
      </m:oMathPara>
    </w:p>
    <w:p w14:paraId="354FADD7" w14:textId="3318B99F" w:rsidR="0031495E" w:rsidDel="00036B8B" w:rsidRDefault="00E470D6" w:rsidP="00BE7928">
      <w:pPr>
        <w:spacing w:line="480" w:lineRule="auto"/>
        <w:jc w:val="both"/>
        <w:rPr>
          <w:del w:id="125" w:author="Björn Jörges" w:date="2020-04-17T21:33:00Z"/>
        </w:rPr>
      </w:pPr>
      <w:del w:id="126" w:author="Björn Jörges" w:date="2020-04-17T21:33:00Z">
        <w:r w:rsidDel="00036B8B">
          <w:delText xml:space="preserve">An </w:delText>
        </w:r>
        <w:r w:rsidR="00910B28" w:rsidDel="00036B8B">
          <w:delText>Likelihood Ratio Test</w:delText>
        </w:r>
        <w:r w:rsidDel="00036B8B">
          <w:delText xml:space="preserve"> showed that the Test Model is significantly better than the Null Model (p &lt; 0.001</w:delText>
        </w:r>
        <w:r w:rsidRPr="00E470D6" w:rsidDel="00036B8B">
          <w:delText>)</w:delText>
        </w:r>
        <w:r w:rsidDel="00036B8B">
          <w:delText>, and the regression coefficient for Gravity is 0.022 (SE = 0.0007). That is, higher gravities are related to higher values of the temporal errors; higher gravities thus lead to too late responses, while lower gravities lead to too early responses.</w:delText>
        </w:r>
        <w:r w:rsidR="00D62B98" w:rsidDel="00036B8B">
          <w:delText xml:space="preserve"> </w:delText>
        </w:r>
        <w:r w:rsidR="00B13CEC" w:rsidDel="00036B8B">
          <w:fldChar w:fldCharType="begin"/>
        </w:r>
        <w:r w:rsidR="00B13CEC" w:rsidDel="00036B8B">
          <w:delInstrText xml:space="preserve"> REF _Ref27671330 \h </w:delInstrText>
        </w:r>
        <w:r w:rsidR="00BE7928" w:rsidDel="00036B8B">
          <w:delInstrText xml:space="preserve"> \* MERGEFORMAT </w:delInstrText>
        </w:r>
        <w:r w:rsidR="00B13CEC" w:rsidDel="00036B8B">
          <w:fldChar w:fldCharType="separate"/>
        </w:r>
        <w:r w:rsidR="00F26F6E" w:rsidRPr="00F515FC" w:rsidDel="00036B8B">
          <w:delText xml:space="preserve">Figure </w:delText>
        </w:r>
        <w:r w:rsidR="00F26F6E" w:rsidDel="00036B8B">
          <w:rPr>
            <w:noProof/>
          </w:rPr>
          <w:delText>3</w:delText>
        </w:r>
        <w:r w:rsidR="00B13CEC" w:rsidDel="00036B8B">
          <w:fldChar w:fldCharType="end"/>
        </w:r>
        <w:r w:rsidR="00B13CEC" w:rsidDel="00036B8B">
          <w:delText xml:space="preserve"> illustrate</w:delText>
        </w:r>
        <w:r w:rsidR="00907381" w:rsidDel="00036B8B">
          <w:delText>s</w:delText>
        </w:r>
        <w:r w:rsidR="00D62B98" w:rsidDel="00036B8B">
          <w:delText xml:space="preserve"> the </w:delText>
        </w:r>
        <w:r w:rsidR="00B13CEC" w:rsidDel="00036B8B">
          <w:delText xml:space="preserve">distributions of </w:delText>
        </w:r>
        <w:r w:rsidR="00D62B98" w:rsidDel="00036B8B">
          <w:delText>Temporal Errors</w:delText>
        </w:r>
        <w:r w:rsidR="00B13CEC" w:rsidDel="00036B8B">
          <w:delText xml:space="preserve"> across subjects.</w:delText>
        </w:r>
      </w:del>
    </w:p>
    <w:p w14:paraId="0DE00BE5" w14:textId="77777777" w:rsidR="00BE7928" w:rsidRDefault="00BE7928" w:rsidP="00BE7928">
      <w:pPr>
        <w:keepNext/>
        <w:spacing w:line="480" w:lineRule="auto"/>
        <w:jc w:val="both"/>
      </w:pPr>
      <w:r>
        <w:rPr>
          <w:noProof/>
          <w:lang w:val="de-DE"/>
        </w:rPr>
        <w:lastRenderedPageBreak/>
        <w:drawing>
          <wp:inline distT="0" distB="0" distL="0" distR="0" wp14:anchorId="75F79E84" wp14:editId="3946FDBC">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5016985D" w14:textId="24F043F4" w:rsidR="00BE7928" w:rsidRPr="00BE7928" w:rsidRDefault="00BE7928" w:rsidP="00BE7928">
      <w:pPr>
        <w:pStyle w:val="Caption"/>
        <w:jc w:val="both"/>
        <w:rPr>
          <w:lang w:val="en-US"/>
        </w:rPr>
      </w:pPr>
      <w:bookmarkStart w:id="127" w:name="_Ref38052355"/>
      <w:bookmarkStart w:id="128" w:name="_Ref27671330"/>
      <w:r w:rsidRPr="00F515FC">
        <w:rPr>
          <w:lang w:val="en-US"/>
        </w:rPr>
        <w:t xml:space="preserve">Figure </w:t>
      </w:r>
      <w:r>
        <w:fldChar w:fldCharType="begin"/>
      </w:r>
      <w:r w:rsidRPr="00F515FC">
        <w:rPr>
          <w:lang w:val="en-US"/>
        </w:rPr>
        <w:instrText xml:space="preserve"> SEQ Figure \* ARABIC </w:instrText>
      </w:r>
      <w:r>
        <w:fldChar w:fldCharType="separate"/>
      </w:r>
      <w:r>
        <w:rPr>
          <w:noProof/>
          <w:lang w:val="en-US"/>
        </w:rPr>
        <w:t>3</w:t>
      </w:r>
      <w:r>
        <w:fldChar w:fldCharType="end"/>
      </w:r>
      <w:bookmarkEnd w:id="127"/>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128"/>
      <w:r w:rsidRPr="00B377BA">
        <w:rPr>
          <w:lang w:val="en-US"/>
        </w:rPr>
        <w:t xml:space="preserve"> </w:t>
      </w:r>
    </w:p>
    <w:p w14:paraId="1B7EAC2F" w14:textId="71769BBC" w:rsidR="00F515FC" w:rsidRDefault="00036B8B" w:rsidP="00BE7928">
      <w:pPr>
        <w:spacing w:line="480" w:lineRule="auto"/>
        <w:jc w:val="both"/>
        <w:rPr>
          <w:ins w:id="129" w:author="Björn Jörges" w:date="2020-04-17T19:10:00Z"/>
        </w:rPr>
      </w:pPr>
      <w:ins w:id="130" w:author="Björn Jörges" w:date="2020-04-17T21:35:00Z">
        <w:r>
          <w:t>While we used Linear Mixed Modelling to assess accuracy, a</w:t>
        </w:r>
      </w:ins>
      <w:del w:id="131" w:author="Björn Jörges" w:date="2020-04-17T21:35:00Z">
        <w:r w:rsidR="00D37CCB" w:rsidDel="00036B8B">
          <w:delText>A</w:delText>
        </w:r>
      </w:del>
      <w:r w:rsidR="00D37CCB">
        <w:t xml:space="preserve">ssessing precision differences between conditions is not straight-forward with </w:t>
      </w:r>
      <w:del w:id="132" w:author="Björn Jörges" w:date="2020-04-17T21:35:00Z">
        <w:r w:rsidR="00D37CCB" w:rsidDel="00036B8B">
          <w:delText>regular Linear Mixed Modelling</w:delText>
        </w:r>
      </w:del>
      <w:ins w:id="133" w:author="Björn Jörges" w:date="2020-04-17T21:35:00Z">
        <w:r>
          <w:t>this method</w:t>
        </w:r>
      </w:ins>
      <w:r w:rsidR="00D37CCB">
        <w:t>. Therefore, we employ Bayesian Linear Mixed Modelling</w:t>
      </w:r>
      <w:ins w:id="134" w:author="Björn Jörges" w:date="2020-04-17T21:35:00Z">
        <w:r>
          <w:t xml:space="preserve"> </w:t>
        </w:r>
        <w:r>
          <w:fldChar w:fldCharType="begin" w:fldLock="1"/>
        </w:r>
      </w:ins>
      <w: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operties":{"noteIndex":0},"schema":"https://github.com/citation-style-language/schema/raw/master/csl-citation.json"}</w:instrText>
      </w:r>
      <w:r>
        <w:fldChar w:fldCharType="separate"/>
      </w:r>
      <w:r w:rsidRPr="00036B8B">
        <w:rPr>
          <w:noProof/>
        </w:rPr>
        <w:t>(Bürkner, 2018)</w:t>
      </w:r>
      <w:ins w:id="135" w:author="Björn Jörges" w:date="2020-04-17T21:35:00Z">
        <w:r>
          <w:fldChar w:fldCharType="end"/>
        </w:r>
      </w:ins>
      <w:r w:rsidR="00D37CCB">
        <w:t xml:space="preserve"> to assess whether gravity has an impact on the precision of the timing responses. The R package brms </w:t>
      </w:r>
      <w:r w:rsidR="00D37CCB">
        <w:fldChar w:fldCharType="begin" w:fldLock="1"/>
      </w:r>
      <w:r w:rsidR="00D37CCB">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D37CCB">
        <w:fldChar w:fldCharType="separate"/>
      </w:r>
      <w:r w:rsidR="00D37CCB" w:rsidRPr="00D37CCB">
        <w:rPr>
          <w:noProof/>
        </w:rPr>
        <w:t>(Bürkner, 2018)</w:t>
      </w:r>
      <w:r w:rsidR="00D37CCB">
        <w:fldChar w:fldCharType="end"/>
      </w:r>
      <w:r w:rsidR="00D37CCB">
        <w:t xml:space="preserve">, which provides user-friendly interface for the package </w:t>
      </w:r>
      <w:proofErr w:type="spellStart"/>
      <w:r w:rsidR="00D37CCB">
        <w:t>rstan</w:t>
      </w:r>
      <w:proofErr w:type="spellEnd"/>
      <w:r w:rsidR="00D37CCB">
        <w:t xml:space="preserve"> </w:t>
      </w:r>
      <w:r w:rsidR="00D37CCB">
        <w:fldChar w:fldCharType="begin" w:fldLock="1"/>
      </w:r>
      <w:r w:rsidR="0006476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D37CCB">
        <w:fldChar w:fldCharType="separate"/>
      </w:r>
      <w:r w:rsidR="00D37CCB" w:rsidRPr="00D37CCB">
        <w:rPr>
          <w:noProof/>
        </w:rPr>
        <w:t>(Stan Development Team, 2016)</w:t>
      </w:r>
      <w:r w:rsidR="00D37CCB">
        <w:fldChar w:fldCharType="end"/>
      </w:r>
      <w:r w:rsidR="00D37CCB">
        <w:t xml:space="preserve"> uses the same syntax as lme4. Thus, to test whether gravity had an impact on the precision of responses, we established the following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12DA7" w:rsidRPr="00277A48" w14:paraId="54FD78E7" w14:textId="77777777" w:rsidTr="000A5C20">
        <w:trPr>
          <w:trHeight w:val="376"/>
          <w:ins w:id="136" w:author="Björn Jörges" w:date="2020-04-17T19:10:00Z"/>
        </w:trPr>
        <w:tc>
          <w:tcPr>
            <w:tcW w:w="8314" w:type="dxa"/>
            <w:shd w:val="clear" w:color="auto" w:fill="FFFFFF" w:themeFill="background1"/>
            <w:vAlign w:val="center"/>
          </w:tcPr>
          <w:p w14:paraId="023FDF4C" w14:textId="77777777" w:rsidR="00812DA7" w:rsidRPr="00756A28" w:rsidRDefault="00812DA7" w:rsidP="000A5C20">
            <w:pPr>
              <w:pStyle w:val="MaterialsandMethodsText"/>
              <w:spacing w:line="480" w:lineRule="auto"/>
              <w:rPr>
                <w:ins w:id="137" w:author="Björn Jörges" w:date="2020-04-17T19:10:00Z"/>
                <w:rFonts w:asciiTheme="minorHAnsi" w:hAnsiTheme="minorHAnsi" w:cstheme="minorBidi"/>
                <w:sz w:val="20"/>
                <w:szCs w:val="20"/>
              </w:rPr>
            </w:pPr>
            <m:oMathPara>
              <m:oMath>
                <m:r>
                  <w:ins w:id="138" w:author="Björn Jörges" w:date="2020-04-17T19:10:00Z">
                    <w:rPr>
                      <w:rFonts w:ascii="Cambria Math" w:hAnsi="Cambria Math"/>
                      <w:sz w:val="20"/>
                      <w:szCs w:val="20"/>
                    </w:rPr>
                    <m:t>Error Ratio ~ Gravity+</m:t>
                  </w:ins>
                </m:r>
                <m:d>
                  <m:dPr>
                    <m:endChr m:val="|"/>
                    <m:ctrlPr>
                      <w:ins w:id="139" w:author="Björn Jörges" w:date="2020-04-17T19:10:00Z">
                        <w:rPr>
                          <w:rFonts w:ascii="Cambria Math" w:hAnsi="Cambria Math"/>
                          <w:i/>
                          <w:sz w:val="20"/>
                          <w:szCs w:val="20"/>
                        </w:rPr>
                      </w:ins>
                    </m:ctrlPr>
                  </m:dPr>
                  <m:e>
                    <m:r>
                      <w:ins w:id="140" w:author="Björn Jörges" w:date="2020-04-17T19:10:00Z">
                        <w:rPr>
                          <w:rFonts w:ascii="Cambria Math" w:hAnsi="Cambria Math"/>
                          <w:sz w:val="20"/>
                          <w:szCs w:val="20"/>
                        </w:rPr>
                        <m:t xml:space="preserve">1 </m:t>
                      </w:ins>
                    </m:r>
                  </m:e>
                </m:d>
                <m:r>
                  <w:ins w:id="141" w:author="Björn Jörges" w:date="2020-04-17T19:10:00Z">
                    <w:rPr>
                      <w:rFonts w:ascii="Cambria Math" w:hAnsi="Cambria Math"/>
                      <w:sz w:val="20"/>
                      <w:szCs w:val="20"/>
                    </w:rPr>
                    <m:t>Subject)</m:t>
                  </w:ins>
                </m:r>
              </m:oMath>
            </m:oMathPara>
          </w:p>
        </w:tc>
        <w:tc>
          <w:tcPr>
            <w:tcW w:w="783" w:type="dxa"/>
            <w:shd w:val="clear" w:color="auto" w:fill="FFFFFF" w:themeFill="background1"/>
            <w:vAlign w:val="center"/>
          </w:tcPr>
          <w:p w14:paraId="67662745" w14:textId="0BD558C9" w:rsidR="00812DA7" w:rsidRPr="00277A48" w:rsidRDefault="00812DA7" w:rsidP="000A5C20">
            <w:pPr>
              <w:pStyle w:val="MaterialsandMethodsText"/>
              <w:spacing w:line="480" w:lineRule="auto"/>
              <w:rPr>
                <w:ins w:id="142" w:author="Björn Jörges" w:date="2020-04-17T19:10:00Z"/>
              </w:rPr>
            </w:pPr>
            <w:ins w:id="143" w:author="Björn Jörges" w:date="2020-04-17T19:10:00Z">
              <w:r w:rsidRPr="00277A48">
                <w:t>[</w:t>
              </w:r>
            </w:ins>
            <w:ins w:id="144" w:author="Björn Jörges" w:date="2020-04-17T21:36:00Z">
              <w:r w:rsidR="002A2F46">
                <w:t>5</w:t>
              </w:r>
            </w:ins>
            <w:ins w:id="145" w:author="Björn Jörges" w:date="2020-04-17T19:10:00Z">
              <w:r w:rsidRPr="00277A48">
                <w:t>]</w:t>
              </w:r>
            </w:ins>
          </w:p>
        </w:tc>
      </w:tr>
    </w:tbl>
    <w:p w14:paraId="5C2E9611" w14:textId="7FAF07FA" w:rsidR="00812DA7" w:rsidDel="00812DA7" w:rsidRDefault="00812DA7" w:rsidP="00BE7928">
      <w:pPr>
        <w:spacing w:line="480" w:lineRule="auto"/>
        <w:jc w:val="both"/>
        <w:rPr>
          <w:del w:id="146" w:author="Björn Jörges" w:date="2020-04-17T19:10:00Z"/>
        </w:rPr>
      </w:pPr>
    </w:p>
    <w:p w14:paraId="517F8789" w14:textId="01190D32" w:rsidR="00F515FC" w:rsidDel="00812DA7" w:rsidRDefault="00F515FC" w:rsidP="00BE7928">
      <w:pPr>
        <w:spacing w:line="480" w:lineRule="auto"/>
        <w:jc w:val="both"/>
        <w:rPr>
          <w:del w:id="147" w:author="Björn Jörges" w:date="2020-04-17T19:10:00Z"/>
        </w:rPr>
      </w:pPr>
      <m:oMathPara>
        <m:oMath>
          <m:r>
            <w:del w:id="148" w:author="Björn Jörges" w:date="2020-04-17T19:10:00Z">
              <w:rPr>
                <w:rFonts w:ascii="Cambria Math" w:hAnsi="Cambria Math"/>
              </w:rPr>
              <m:t>TimingError ~ Gravity+</m:t>
            </w:del>
          </m:r>
          <m:d>
            <m:dPr>
              <m:endChr m:val="|"/>
              <m:ctrlPr>
                <w:del w:id="149" w:author="Björn Jörges" w:date="2020-04-17T19:10:00Z">
                  <w:rPr>
                    <w:rFonts w:ascii="Cambria Math" w:hAnsi="Cambria Math"/>
                    <w:i/>
                  </w:rPr>
                </w:del>
              </m:ctrlPr>
            </m:dPr>
            <m:e>
              <m:r>
                <w:del w:id="150" w:author="Björn Jörges" w:date="2020-04-17T19:10:00Z">
                  <w:rPr>
                    <w:rFonts w:ascii="Cambria Math" w:hAnsi="Cambria Math"/>
                  </w:rPr>
                  <m:t xml:space="preserve">1 </m:t>
                </w:del>
              </m:r>
            </m:e>
          </m:d>
          <m:r>
            <w:del w:id="151" w:author="Björn Jörges" w:date="2020-04-17T19:10:00Z">
              <w:rPr>
                <w:rFonts w:ascii="Cambria Math" w:hAnsi="Cambria Math"/>
              </w:rPr>
              <m:t>Subject)</m:t>
            </w:del>
          </m:r>
        </m:oMath>
      </m:oMathPara>
    </w:p>
    <w:tbl>
      <w:tblPr>
        <w:tblStyle w:val="TableGrid"/>
        <w:tblpPr w:leftFromText="180" w:rightFromText="180" w:vertAnchor="text" w:horzAnchor="margin" w:tblpY="3047"/>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79443E" w14:paraId="6D512E56" w14:textId="77777777" w:rsidTr="001B621A">
        <w:tc>
          <w:tcPr>
            <w:tcW w:w="972" w:type="dxa"/>
          </w:tcPr>
          <w:p w14:paraId="6955835E" w14:textId="77777777" w:rsidR="0079443E" w:rsidRDefault="0079443E" w:rsidP="001B621A">
            <w:pPr>
              <w:jc w:val="center"/>
            </w:pPr>
            <w:commentRangeStart w:id="152"/>
          </w:p>
        </w:tc>
        <w:tc>
          <w:tcPr>
            <w:tcW w:w="1078" w:type="dxa"/>
          </w:tcPr>
          <w:p w14:paraId="109DA76F" w14:textId="77777777" w:rsidR="0079443E" w:rsidRDefault="0079443E" w:rsidP="001B621A">
            <w:pPr>
              <w:jc w:val="center"/>
            </w:pPr>
          </w:p>
        </w:tc>
        <w:tc>
          <w:tcPr>
            <w:tcW w:w="5266" w:type="dxa"/>
            <w:gridSpan w:val="5"/>
          </w:tcPr>
          <w:p w14:paraId="0B2D1196" w14:textId="77777777" w:rsidR="0079443E" w:rsidRPr="00744972" w:rsidRDefault="0079443E" w:rsidP="001B621A">
            <w:pPr>
              <w:jc w:val="center"/>
              <w:rPr>
                <w:b/>
                <w:bCs/>
              </w:rPr>
            </w:pPr>
            <w:r w:rsidRPr="00744972">
              <w:rPr>
                <w:b/>
                <w:bCs/>
              </w:rPr>
              <w:t>0.7g-1.3 Block</w:t>
            </w:r>
          </w:p>
        </w:tc>
        <w:tc>
          <w:tcPr>
            <w:tcW w:w="2034" w:type="dxa"/>
            <w:gridSpan w:val="2"/>
          </w:tcPr>
          <w:p w14:paraId="5B086D2D" w14:textId="77777777" w:rsidR="0079443E" w:rsidRPr="00744972" w:rsidRDefault="0079443E" w:rsidP="001B621A">
            <w:pPr>
              <w:jc w:val="center"/>
              <w:rPr>
                <w:b/>
                <w:bCs/>
              </w:rPr>
            </w:pPr>
            <w:r w:rsidRPr="00744972">
              <w:rPr>
                <w:b/>
                <w:bCs/>
              </w:rPr>
              <w:t>-1g/1g Block</w:t>
            </w:r>
          </w:p>
        </w:tc>
      </w:tr>
      <w:tr w:rsidR="0079443E" w14:paraId="4C87CEDD" w14:textId="77777777" w:rsidTr="001B621A">
        <w:tc>
          <w:tcPr>
            <w:tcW w:w="972" w:type="dxa"/>
          </w:tcPr>
          <w:p w14:paraId="5E6B9506" w14:textId="77777777" w:rsidR="0079443E" w:rsidRDefault="0079443E" w:rsidP="001B621A">
            <w:pPr>
              <w:jc w:val="center"/>
            </w:pPr>
          </w:p>
        </w:tc>
        <w:tc>
          <w:tcPr>
            <w:tcW w:w="1078" w:type="dxa"/>
          </w:tcPr>
          <w:p w14:paraId="6040E3B7" w14:textId="77777777" w:rsidR="0079443E" w:rsidRDefault="0079443E" w:rsidP="001B621A">
            <w:pPr>
              <w:jc w:val="center"/>
            </w:pPr>
          </w:p>
        </w:tc>
        <w:tc>
          <w:tcPr>
            <w:tcW w:w="7300" w:type="dxa"/>
            <w:gridSpan w:val="7"/>
          </w:tcPr>
          <w:p w14:paraId="346CC9D5" w14:textId="77777777" w:rsidR="0079443E" w:rsidRPr="003F1350" w:rsidRDefault="0079443E" w:rsidP="001B621A">
            <w:pPr>
              <w:jc w:val="center"/>
              <w:rPr>
                <w:b/>
                <w:bCs/>
              </w:rPr>
            </w:pPr>
            <w:r w:rsidRPr="003F1350">
              <w:rPr>
                <w:b/>
                <w:bCs/>
              </w:rPr>
              <w:t>Long Occlusion</w:t>
            </w:r>
          </w:p>
        </w:tc>
      </w:tr>
      <w:tr w:rsidR="0079443E" w14:paraId="1984C5F8" w14:textId="77777777" w:rsidTr="001B621A">
        <w:tc>
          <w:tcPr>
            <w:tcW w:w="972" w:type="dxa"/>
          </w:tcPr>
          <w:p w14:paraId="1117D000" w14:textId="77777777" w:rsidR="0079443E" w:rsidRPr="00744972" w:rsidRDefault="000A5C20" w:rsidP="001B621A">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9935010" w14:textId="77777777" w:rsidR="0079443E" w:rsidRDefault="0079443E" w:rsidP="001B621A">
            <w:pPr>
              <w:jc w:val="center"/>
            </w:pPr>
          </w:p>
        </w:tc>
        <w:tc>
          <w:tcPr>
            <w:tcW w:w="1050" w:type="dxa"/>
          </w:tcPr>
          <w:p w14:paraId="03735B45" w14:textId="77777777" w:rsidR="0079443E" w:rsidRPr="00744972" w:rsidRDefault="0079443E" w:rsidP="001B621A">
            <w:pPr>
              <w:jc w:val="center"/>
              <w:rPr>
                <w:i/>
                <w:iCs/>
              </w:rPr>
            </w:pPr>
            <w:r w:rsidRPr="00744972">
              <w:rPr>
                <w:i/>
                <w:iCs/>
              </w:rPr>
              <w:t>0.7g</w:t>
            </w:r>
          </w:p>
        </w:tc>
        <w:tc>
          <w:tcPr>
            <w:tcW w:w="1074" w:type="dxa"/>
          </w:tcPr>
          <w:p w14:paraId="7B81174A" w14:textId="77777777" w:rsidR="0079443E" w:rsidRPr="00744972" w:rsidRDefault="0079443E" w:rsidP="001B621A">
            <w:pPr>
              <w:jc w:val="center"/>
              <w:rPr>
                <w:i/>
                <w:iCs/>
              </w:rPr>
            </w:pPr>
            <w:r w:rsidRPr="00744972">
              <w:rPr>
                <w:i/>
                <w:iCs/>
              </w:rPr>
              <w:t>0.85g</w:t>
            </w:r>
          </w:p>
        </w:tc>
        <w:tc>
          <w:tcPr>
            <w:tcW w:w="1017" w:type="dxa"/>
          </w:tcPr>
          <w:p w14:paraId="22677F0D" w14:textId="77777777" w:rsidR="0079443E" w:rsidRPr="00744972" w:rsidRDefault="0079443E" w:rsidP="001B621A">
            <w:pPr>
              <w:jc w:val="center"/>
              <w:rPr>
                <w:i/>
                <w:iCs/>
              </w:rPr>
            </w:pPr>
            <w:r w:rsidRPr="00744972">
              <w:rPr>
                <w:i/>
                <w:iCs/>
              </w:rPr>
              <w:t>1g</w:t>
            </w:r>
          </w:p>
        </w:tc>
        <w:tc>
          <w:tcPr>
            <w:tcW w:w="1074" w:type="dxa"/>
          </w:tcPr>
          <w:p w14:paraId="7781D14A" w14:textId="77777777" w:rsidR="0079443E" w:rsidRPr="00744972" w:rsidRDefault="0079443E" w:rsidP="001B621A">
            <w:pPr>
              <w:jc w:val="center"/>
              <w:rPr>
                <w:i/>
                <w:iCs/>
              </w:rPr>
            </w:pPr>
            <w:r w:rsidRPr="00744972">
              <w:rPr>
                <w:i/>
                <w:iCs/>
              </w:rPr>
              <w:t>1.15g</w:t>
            </w:r>
          </w:p>
        </w:tc>
        <w:tc>
          <w:tcPr>
            <w:tcW w:w="1051" w:type="dxa"/>
          </w:tcPr>
          <w:p w14:paraId="4A46ED3B" w14:textId="77777777" w:rsidR="0079443E" w:rsidRPr="00744972" w:rsidRDefault="0079443E" w:rsidP="001B621A">
            <w:pPr>
              <w:jc w:val="center"/>
              <w:rPr>
                <w:i/>
                <w:iCs/>
              </w:rPr>
            </w:pPr>
            <w:r w:rsidRPr="00744972">
              <w:rPr>
                <w:i/>
                <w:iCs/>
              </w:rPr>
              <w:t>1.3g</w:t>
            </w:r>
          </w:p>
        </w:tc>
        <w:tc>
          <w:tcPr>
            <w:tcW w:w="1017" w:type="dxa"/>
          </w:tcPr>
          <w:p w14:paraId="1E07D943" w14:textId="77777777" w:rsidR="0079443E" w:rsidRPr="00744972" w:rsidRDefault="0079443E" w:rsidP="001B621A">
            <w:pPr>
              <w:jc w:val="center"/>
              <w:rPr>
                <w:i/>
                <w:iCs/>
              </w:rPr>
            </w:pPr>
            <w:r w:rsidRPr="00744972">
              <w:rPr>
                <w:i/>
                <w:iCs/>
              </w:rPr>
              <w:t>-1g</w:t>
            </w:r>
          </w:p>
        </w:tc>
        <w:tc>
          <w:tcPr>
            <w:tcW w:w="1017" w:type="dxa"/>
          </w:tcPr>
          <w:p w14:paraId="2E26973D" w14:textId="77777777" w:rsidR="0079443E" w:rsidRPr="00744972" w:rsidRDefault="0079443E" w:rsidP="001B621A">
            <w:pPr>
              <w:jc w:val="center"/>
              <w:rPr>
                <w:i/>
                <w:iCs/>
              </w:rPr>
            </w:pPr>
            <w:r w:rsidRPr="00744972">
              <w:rPr>
                <w:i/>
                <w:iCs/>
              </w:rPr>
              <w:t>1g</w:t>
            </w:r>
          </w:p>
        </w:tc>
      </w:tr>
      <w:tr w:rsidR="0079443E" w14:paraId="64970B31" w14:textId="77777777" w:rsidTr="001B621A">
        <w:tc>
          <w:tcPr>
            <w:tcW w:w="972" w:type="dxa"/>
            <w:vMerge w:val="restart"/>
            <w:vAlign w:val="center"/>
          </w:tcPr>
          <w:p w14:paraId="15AB8786" w14:textId="77777777" w:rsidR="0079443E" w:rsidRPr="00744972" w:rsidRDefault="0079443E" w:rsidP="001B621A">
            <w:pPr>
              <w:jc w:val="center"/>
              <w:rPr>
                <w:b/>
                <w:bCs/>
              </w:rPr>
            </w:pPr>
            <w:r w:rsidRPr="00744972">
              <w:rPr>
                <w:b/>
                <w:bCs/>
              </w:rPr>
              <w:t>4.5 m/s</w:t>
            </w:r>
          </w:p>
        </w:tc>
        <w:tc>
          <w:tcPr>
            <w:tcW w:w="1078" w:type="dxa"/>
          </w:tcPr>
          <w:p w14:paraId="707ADDA5" w14:textId="77777777" w:rsidR="0079443E" w:rsidRPr="00744972" w:rsidRDefault="0079443E" w:rsidP="001B621A">
            <w:pPr>
              <w:jc w:val="center"/>
              <w:rPr>
                <w:i/>
                <w:iCs/>
              </w:rPr>
            </w:pPr>
            <w:r w:rsidRPr="00744972">
              <w:rPr>
                <w:i/>
                <w:iCs/>
              </w:rPr>
              <w:t>Mean</w:t>
            </w:r>
          </w:p>
        </w:tc>
        <w:tc>
          <w:tcPr>
            <w:tcW w:w="1050" w:type="dxa"/>
          </w:tcPr>
          <w:p w14:paraId="3495E519" w14:textId="77777777" w:rsidR="0079443E" w:rsidRPr="00343E05" w:rsidRDefault="0079443E" w:rsidP="001B621A">
            <w:pPr>
              <w:jc w:val="center"/>
              <w:rPr>
                <w:rFonts w:cstheme="minorHAnsi"/>
              </w:rPr>
            </w:pPr>
            <w:r w:rsidRPr="00343E05">
              <w:rPr>
                <w:rFonts w:cstheme="minorHAnsi"/>
              </w:rPr>
              <w:t>1.12</w:t>
            </w:r>
          </w:p>
        </w:tc>
        <w:tc>
          <w:tcPr>
            <w:tcW w:w="1074" w:type="dxa"/>
          </w:tcPr>
          <w:p w14:paraId="7582C81F" w14:textId="77777777" w:rsidR="0079443E" w:rsidRPr="00343E05" w:rsidRDefault="0079443E" w:rsidP="001B621A">
            <w:pPr>
              <w:jc w:val="center"/>
              <w:rPr>
                <w:rFonts w:cstheme="minorHAnsi"/>
              </w:rPr>
            </w:pPr>
            <w:r w:rsidRPr="00343E05">
              <w:rPr>
                <w:rFonts w:cstheme="minorHAnsi"/>
              </w:rPr>
              <w:t>1.11</w:t>
            </w:r>
          </w:p>
        </w:tc>
        <w:tc>
          <w:tcPr>
            <w:tcW w:w="1017" w:type="dxa"/>
          </w:tcPr>
          <w:p w14:paraId="35443783" w14:textId="77777777" w:rsidR="0079443E" w:rsidRPr="00343E05" w:rsidRDefault="0079443E" w:rsidP="001B621A">
            <w:pPr>
              <w:jc w:val="center"/>
              <w:rPr>
                <w:rFonts w:cstheme="minorHAnsi"/>
              </w:rPr>
            </w:pPr>
            <w:r w:rsidRPr="00343E05">
              <w:rPr>
                <w:rFonts w:cstheme="minorHAnsi"/>
              </w:rPr>
              <w:t>1.20</w:t>
            </w:r>
          </w:p>
        </w:tc>
        <w:tc>
          <w:tcPr>
            <w:tcW w:w="1074" w:type="dxa"/>
          </w:tcPr>
          <w:p w14:paraId="151265F3" w14:textId="77777777" w:rsidR="0079443E" w:rsidRPr="00343E05" w:rsidRDefault="0079443E" w:rsidP="001B621A">
            <w:pPr>
              <w:jc w:val="center"/>
              <w:rPr>
                <w:rFonts w:cstheme="minorHAnsi"/>
              </w:rPr>
            </w:pPr>
            <w:r w:rsidRPr="00343E05">
              <w:rPr>
                <w:rFonts w:cstheme="minorHAnsi"/>
              </w:rPr>
              <w:t>1.24</w:t>
            </w:r>
          </w:p>
        </w:tc>
        <w:tc>
          <w:tcPr>
            <w:tcW w:w="1051" w:type="dxa"/>
          </w:tcPr>
          <w:p w14:paraId="7DDDC815" w14:textId="77777777" w:rsidR="0079443E" w:rsidRPr="00343E05" w:rsidRDefault="0079443E" w:rsidP="001B621A">
            <w:pPr>
              <w:jc w:val="center"/>
              <w:rPr>
                <w:rFonts w:cstheme="minorHAnsi"/>
              </w:rPr>
            </w:pPr>
            <w:r w:rsidRPr="00343E05">
              <w:rPr>
                <w:rFonts w:cstheme="minorHAnsi"/>
              </w:rPr>
              <w:t>1.30</w:t>
            </w:r>
          </w:p>
        </w:tc>
        <w:tc>
          <w:tcPr>
            <w:tcW w:w="1017" w:type="dxa"/>
          </w:tcPr>
          <w:p w14:paraId="4051BF4C" w14:textId="77777777" w:rsidR="0079443E" w:rsidRPr="00343E05" w:rsidRDefault="0079443E" w:rsidP="001B621A">
            <w:pPr>
              <w:jc w:val="center"/>
              <w:rPr>
                <w:rFonts w:cstheme="minorHAnsi"/>
              </w:rPr>
            </w:pPr>
            <w:r w:rsidRPr="00343E05">
              <w:rPr>
                <w:rFonts w:cstheme="minorHAnsi"/>
              </w:rPr>
              <w:t>1.33</w:t>
            </w:r>
          </w:p>
        </w:tc>
        <w:tc>
          <w:tcPr>
            <w:tcW w:w="1017" w:type="dxa"/>
          </w:tcPr>
          <w:p w14:paraId="1B248F38" w14:textId="77777777" w:rsidR="0079443E" w:rsidRPr="00343E05" w:rsidRDefault="0079443E" w:rsidP="001B621A">
            <w:pPr>
              <w:jc w:val="center"/>
              <w:rPr>
                <w:rFonts w:cstheme="minorHAnsi"/>
              </w:rPr>
            </w:pPr>
            <w:r w:rsidRPr="00343E05">
              <w:rPr>
                <w:rFonts w:cstheme="minorHAnsi"/>
              </w:rPr>
              <w:t>1.17</w:t>
            </w:r>
          </w:p>
        </w:tc>
      </w:tr>
      <w:tr w:rsidR="0079443E" w14:paraId="53256E68" w14:textId="77777777" w:rsidTr="001B621A">
        <w:tc>
          <w:tcPr>
            <w:tcW w:w="972" w:type="dxa"/>
            <w:vMerge/>
            <w:vAlign w:val="center"/>
          </w:tcPr>
          <w:p w14:paraId="11954B51" w14:textId="77777777" w:rsidR="0079443E" w:rsidRPr="00744972" w:rsidRDefault="0079443E" w:rsidP="001B621A">
            <w:pPr>
              <w:jc w:val="center"/>
              <w:rPr>
                <w:b/>
                <w:bCs/>
              </w:rPr>
            </w:pPr>
          </w:p>
        </w:tc>
        <w:tc>
          <w:tcPr>
            <w:tcW w:w="1078" w:type="dxa"/>
          </w:tcPr>
          <w:p w14:paraId="27772736" w14:textId="77777777" w:rsidR="0079443E" w:rsidRPr="00744972" w:rsidRDefault="0079443E" w:rsidP="001B621A">
            <w:pPr>
              <w:jc w:val="center"/>
              <w:rPr>
                <w:i/>
                <w:iCs/>
              </w:rPr>
            </w:pPr>
            <w:r w:rsidRPr="00744972">
              <w:rPr>
                <w:i/>
                <w:iCs/>
              </w:rPr>
              <w:t>SD</w:t>
            </w:r>
          </w:p>
        </w:tc>
        <w:tc>
          <w:tcPr>
            <w:tcW w:w="1050" w:type="dxa"/>
          </w:tcPr>
          <w:p w14:paraId="212812B8" w14:textId="77777777" w:rsidR="0079443E" w:rsidRPr="00343E05" w:rsidRDefault="0079443E" w:rsidP="001B621A">
            <w:pPr>
              <w:jc w:val="center"/>
              <w:rPr>
                <w:rFonts w:cstheme="minorHAnsi"/>
              </w:rPr>
            </w:pPr>
            <w:r w:rsidRPr="00343E05">
              <w:rPr>
                <w:rFonts w:cstheme="minorHAnsi"/>
              </w:rPr>
              <w:t>0.47</w:t>
            </w:r>
          </w:p>
        </w:tc>
        <w:tc>
          <w:tcPr>
            <w:tcW w:w="1074" w:type="dxa"/>
          </w:tcPr>
          <w:p w14:paraId="1962D6FE" w14:textId="77777777" w:rsidR="0079443E" w:rsidRPr="00343E05" w:rsidRDefault="0079443E" w:rsidP="001B621A">
            <w:pPr>
              <w:jc w:val="center"/>
              <w:rPr>
                <w:rFonts w:cstheme="minorHAnsi"/>
              </w:rPr>
            </w:pPr>
            <w:r w:rsidRPr="00343E05">
              <w:rPr>
                <w:rFonts w:cstheme="minorHAnsi"/>
              </w:rPr>
              <w:t>0.49</w:t>
            </w:r>
          </w:p>
        </w:tc>
        <w:tc>
          <w:tcPr>
            <w:tcW w:w="1017" w:type="dxa"/>
          </w:tcPr>
          <w:p w14:paraId="7FDE7FF3" w14:textId="77777777" w:rsidR="0079443E" w:rsidRPr="00343E05" w:rsidRDefault="0079443E" w:rsidP="001B621A">
            <w:pPr>
              <w:jc w:val="center"/>
              <w:rPr>
                <w:rFonts w:cstheme="minorHAnsi"/>
              </w:rPr>
            </w:pPr>
            <w:r w:rsidRPr="00343E05">
              <w:rPr>
                <w:rFonts w:cstheme="minorHAnsi"/>
              </w:rPr>
              <w:t>0.53</w:t>
            </w:r>
          </w:p>
        </w:tc>
        <w:tc>
          <w:tcPr>
            <w:tcW w:w="1074" w:type="dxa"/>
          </w:tcPr>
          <w:p w14:paraId="15DF7787" w14:textId="77777777" w:rsidR="0079443E" w:rsidRPr="00343E05" w:rsidRDefault="0079443E" w:rsidP="001B621A">
            <w:pPr>
              <w:jc w:val="center"/>
              <w:rPr>
                <w:rFonts w:cstheme="minorHAnsi"/>
              </w:rPr>
            </w:pPr>
            <w:r w:rsidRPr="00343E05">
              <w:rPr>
                <w:rFonts w:cstheme="minorHAnsi"/>
              </w:rPr>
              <w:t>0.42</w:t>
            </w:r>
          </w:p>
        </w:tc>
        <w:tc>
          <w:tcPr>
            <w:tcW w:w="1051" w:type="dxa"/>
          </w:tcPr>
          <w:p w14:paraId="38F93F66" w14:textId="77777777" w:rsidR="0079443E" w:rsidRPr="00343E05" w:rsidRDefault="0079443E" w:rsidP="001B621A">
            <w:pPr>
              <w:jc w:val="center"/>
              <w:rPr>
                <w:rFonts w:cstheme="minorHAnsi"/>
              </w:rPr>
            </w:pPr>
            <w:r w:rsidRPr="00343E05">
              <w:rPr>
                <w:rFonts w:cstheme="minorHAnsi"/>
              </w:rPr>
              <w:t>0.44</w:t>
            </w:r>
          </w:p>
        </w:tc>
        <w:tc>
          <w:tcPr>
            <w:tcW w:w="1017" w:type="dxa"/>
          </w:tcPr>
          <w:p w14:paraId="4D01FF3A" w14:textId="77777777" w:rsidR="0079443E" w:rsidRPr="00343E05" w:rsidRDefault="0079443E" w:rsidP="001B621A">
            <w:pPr>
              <w:jc w:val="center"/>
              <w:rPr>
                <w:rFonts w:cstheme="minorHAnsi"/>
              </w:rPr>
            </w:pPr>
            <w:r w:rsidRPr="00343E05">
              <w:rPr>
                <w:rFonts w:cstheme="minorHAnsi"/>
              </w:rPr>
              <w:t>0.53</w:t>
            </w:r>
          </w:p>
        </w:tc>
        <w:tc>
          <w:tcPr>
            <w:tcW w:w="1017" w:type="dxa"/>
          </w:tcPr>
          <w:p w14:paraId="60A91F5F" w14:textId="77777777" w:rsidR="0079443E" w:rsidRPr="00343E05" w:rsidRDefault="0079443E" w:rsidP="001B621A">
            <w:pPr>
              <w:jc w:val="center"/>
              <w:rPr>
                <w:rFonts w:cstheme="minorHAnsi"/>
              </w:rPr>
            </w:pPr>
            <w:r w:rsidRPr="00343E05">
              <w:rPr>
                <w:rFonts w:cstheme="minorHAnsi"/>
              </w:rPr>
              <w:t>0.38</w:t>
            </w:r>
          </w:p>
        </w:tc>
      </w:tr>
      <w:tr w:rsidR="0079443E" w14:paraId="5592118D" w14:textId="77777777" w:rsidTr="001B621A">
        <w:tc>
          <w:tcPr>
            <w:tcW w:w="972" w:type="dxa"/>
            <w:vMerge w:val="restart"/>
            <w:vAlign w:val="center"/>
          </w:tcPr>
          <w:p w14:paraId="5E095F06" w14:textId="77777777" w:rsidR="0079443E" w:rsidRPr="00744972" w:rsidRDefault="0079443E" w:rsidP="001B621A">
            <w:pPr>
              <w:jc w:val="center"/>
              <w:rPr>
                <w:b/>
                <w:bCs/>
              </w:rPr>
            </w:pPr>
            <w:r w:rsidRPr="00744972">
              <w:rPr>
                <w:b/>
                <w:bCs/>
              </w:rPr>
              <w:t>6 m/s</w:t>
            </w:r>
          </w:p>
        </w:tc>
        <w:tc>
          <w:tcPr>
            <w:tcW w:w="1078" w:type="dxa"/>
          </w:tcPr>
          <w:p w14:paraId="288F61D1" w14:textId="77777777" w:rsidR="0079443E" w:rsidRPr="00744972" w:rsidRDefault="0079443E" w:rsidP="001B621A">
            <w:pPr>
              <w:jc w:val="center"/>
              <w:rPr>
                <w:i/>
                <w:iCs/>
              </w:rPr>
            </w:pPr>
            <w:r w:rsidRPr="00744972">
              <w:rPr>
                <w:i/>
                <w:iCs/>
              </w:rPr>
              <w:t>Mean</w:t>
            </w:r>
          </w:p>
        </w:tc>
        <w:tc>
          <w:tcPr>
            <w:tcW w:w="1050" w:type="dxa"/>
          </w:tcPr>
          <w:p w14:paraId="1FA85356" w14:textId="77777777" w:rsidR="0079443E" w:rsidRPr="00343E05" w:rsidRDefault="0079443E" w:rsidP="001B621A">
            <w:pPr>
              <w:jc w:val="center"/>
              <w:rPr>
                <w:rFonts w:cstheme="minorHAnsi"/>
              </w:rPr>
            </w:pPr>
            <w:r w:rsidRPr="00343E05">
              <w:rPr>
                <w:rFonts w:cstheme="minorHAnsi"/>
              </w:rPr>
              <w:t>1.05</w:t>
            </w:r>
          </w:p>
        </w:tc>
        <w:tc>
          <w:tcPr>
            <w:tcW w:w="1074" w:type="dxa"/>
          </w:tcPr>
          <w:p w14:paraId="1791DDDD" w14:textId="77777777" w:rsidR="0079443E" w:rsidRPr="00343E05" w:rsidRDefault="0079443E" w:rsidP="001B621A">
            <w:pPr>
              <w:jc w:val="center"/>
              <w:rPr>
                <w:rFonts w:cstheme="minorHAnsi"/>
              </w:rPr>
            </w:pPr>
            <w:r w:rsidRPr="00343E05">
              <w:rPr>
                <w:rFonts w:cstheme="minorHAnsi"/>
              </w:rPr>
              <w:t>1.11</w:t>
            </w:r>
          </w:p>
        </w:tc>
        <w:tc>
          <w:tcPr>
            <w:tcW w:w="1017" w:type="dxa"/>
          </w:tcPr>
          <w:p w14:paraId="51F93609" w14:textId="77777777" w:rsidR="0079443E" w:rsidRPr="00343E05" w:rsidRDefault="0079443E" w:rsidP="001B621A">
            <w:pPr>
              <w:jc w:val="center"/>
              <w:rPr>
                <w:rFonts w:cstheme="minorHAnsi"/>
              </w:rPr>
            </w:pPr>
            <w:r w:rsidRPr="00343E05">
              <w:rPr>
                <w:rFonts w:cstheme="minorHAnsi"/>
              </w:rPr>
              <w:t>1.17</w:t>
            </w:r>
          </w:p>
        </w:tc>
        <w:tc>
          <w:tcPr>
            <w:tcW w:w="1074" w:type="dxa"/>
          </w:tcPr>
          <w:p w14:paraId="609ACD6F" w14:textId="77777777" w:rsidR="0079443E" w:rsidRPr="00343E05" w:rsidRDefault="0079443E" w:rsidP="001B621A">
            <w:pPr>
              <w:jc w:val="center"/>
              <w:rPr>
                <w:rFonts w:cstheme="minorHAnsi"/>
              </w:rPr>
            </w:pPr>
            <w:r w:rsidRPr="00343E05">
              <w:rPr>
                <w:rFonts w:cstheme="minorHAnsi"/>
              </w:rPr>
              <w:t>1.24</w:t>
            </w:r>
          </w:p>
        </w:tc>
        <w:tc>
          <w:tcPr>
            <w:tcW w:w="1051" w:type="dxa"/>
          </w:tcPr>
          <w:p w14:paraId="2DC8172F" w14:textId="77777777" w:rsidR="0079443E" w:rsidRPr="00343E05" w:rsidRDefault="0079443E" w:rsidP="001B621A">
            <w:pPr>
              <w:jc w:val="center"/>
              <w:rPr>
                <w:rFonts w:cstheme="minorHAnsi"/>
              </w:rPr>
            </w:pPr>
            <w:r w:rsidRPr="00343E05">
              <w:rPr>
                <w:rFonts w:cstheme="minorHAnsi"/>
              </w:rPr>
              <w:t>1.32</w:t>
            </w:r>
          </w:p>
        </w:tc>
        <w:tc>
          <w:tcPr>
            <w:tcW w:w="1017" w:type="dxa"/>
          </w:tcPr>
          <w:p w14:paraId="702E2337" w14:textId="77777777" w:rsidR="0079443E" w:rsidRPr="00343E05" w:rsidRDefault="0079443E" w:rsidP="001B621A">
            <w:pPr>
              <w:jc w:val="center"/>
              <w:rPr>
                <w:rFonts w:cstheme="minorHAnsi"/>
              </w:rPr>
            </w:pPr>
            <w:r w:rsidRPr="00343E05">
              <w:rPr>
                <w:rFonts w:cstheme="minorHAnsi"/>
              </w:rPr>
              <w:t>1.23</w:t>
            </w:r>
          </w:p>
        </w:tc>
        <w:tc>
          <w:tcPr>
            <w:tcW w:w="1017" w:type="dxa"/>
          </w:tcPr>
          <w:p w14:paraId="3509D736" w14:textId="77777777" w:rsidR="0079443E" w:rsidRPr="00343E05" w:rsidRDefault="0079443E" w:rsidP="001B621A">
            <w:pPr>
              <w:jc w:val="center"/>
              <w:rPr>
                <w:rFonts w:cstheme="minorHAnsi"/>
              </w:rPr>
            </w:pPr>
            <w:r w:rsidRPr="00343E05">
              <w:rPr>
                <w:rFonts w:cstheme="minorHAnsi"/>
              </w:rPr>
              <w:t>1.16</w:t>
            </w:r>
          </w:p>
        </w:tc>
      </w:tr>
      <w:tr w:rsidR="0079443E" w14:paraId="09791A65" w14:textId="77777777" w:rsidTr="001B621A">
        <w:tc>
          <w:tcPr>
            <w:tcW w:w="972" w:type="dxa"/>
            <w:vMerge/>
          </w:tcPr>
          <w:p w14:paraId="5FB82D61" w14:textId="77777777" w:rsidR="0079443E" w:rsidRDefault="0079443E" w:rsidP="001B621A">
            <w:pPr>
              <w:jc w:val="center"/>
            </w:pPr>
          </w:p>
        </w:tc>
        <w:tc>
          <w:tcPr>
            <w:tcW w:w="1078" w:type="dxa"/>
          </w:tcPr>
          <w:p w14:paraId="37B1D64E" w14:textId="77777777" w:rsidR="0079443E" w:rsidRPr="00744972" w:rsidRDefault="0079443E" w:rsidP="001B621A">
            <w:pPr>
              <w:jc w:val="center"/>
              <w:rPr>
                <w:i/>
                <w:iCs/>
              </w:rPr>
            </w:pPr>
            <w:r w:rsidRPr="00744972">
              <w:rPr>
                <w:i/>
                <w:iCs/>
              </w:rPr>
              <w:t>SD</w:t>
            </w:r>
          </w:p>
        </w:tc>
        <w:tc>
          <w:tcPr>
            <w:tcW w:w="1050" w:type="dxa"/>
          </w:tcPr>
          <w:p w14:paraId="3C772FAD" w14:textId="77777777" w:rsidR="0079443E" w:rsidRPr="00343E05" w:rsidRDefault="0079443E" w:rsidP="001B621A">
            <w:pPr>
              <w:jc w:val="center"/>
              <w:rPr>
                <w:rFonts w:cstheme="minorHAnsi"/>
              </w:rPr>
            </w:pPr>
            <w:r w:rsidRPr="00343E05">
              <w:rPr>
                <w:rFonts w:cstheme="minorHAnsi"/>
              </w:rPr>
              <w:t>0.49</w:t>
            </w:r>
          </w:p>
        </w:tc>
        <w:tc>
          <w:tcPr>
            <w:tcW w:w="1074" w:type="dxa"/>
          </w:tcPr>
          <w:p w14:paraId="436CC24F" w14:textId="77777777" w:rsidR="0079443E" w:rsidRPr="00343E05" w:rsidRDefault="0079443E" w:rsidP="001B621A">
            <w:pPr>
              <w:jc w:val="center"/>
              <w:rPr>
                <w:rFonts w:cstheme="minorHAnsi"/>
              </w:rPr>
            </w:pPr>
            <w:r w:rsidRPr="00343E05">
              <w:rPr>
                <w:rFonts w:cstheme="minorHAnsi"/>
              </w:rPr>
              <w:t>0.55</w:t>
            </w:r>
          </w:p>
        </w:tc>
        <w:tc>
          <w:tcPr>
            <w:tcW w:w="1017" w:type="dxa"/>
          </w:tcPr>
          <w:p w14:paraId="3E672EF6" w14:textId="77777777" w:rsidR="0079443E" w:rsidRPr="00343E05" w:rsidRDefault="0079443E" w:rsidP="001B621A">
            <w:pPr>
              <w:jc w:val="center"/>
              <w:rPr>
                <w:rFonts w:cstheme="minorHAnsi"/>
              </w:rPr>
            </w:pPr>
            <w:r w:rsidRPr="00343E05">
              <w:rPr>
                <w:rFonts w:cstheme="minorHAnsi"/>
              </w:rPr>
              <w:t>0.57</w:t>
            </w:r>
          </w:p>
        </w:tc>
        <w:tc>
          <w:tcPr>
            <w:tcW w:w="1074" w:type="dxa"/>
          </w:tcPr>
          <w:p w14:paraId="17815A2D" w14:textId="77777777" w:rsidR="0079443E" w:rsidRPr="00343E05" w:rsidRDefault="0079443E" w:rsidP="001B621A">
            <w:pPr>
              <w:jc w:val="center"/>
              <w:rPr>
                <w:rFonts w:cstheme="minorHAnsi"/>
              </w:rPr>
            </w:pPr>
            <w:r w:rsidRPr="00343E05">
              <w:rPr>
                <w:rFonts w:cstheme="minorHAnsi"/>
              </w:rPr>
              <w:t>0.54</w:t>
            </w:r>
          </w:p>
        </w:tc>
        <w:tc>
          <w:tcPr>
            <w:tcW w:w="1051" w:type="dxa"/>
          </w:tcPr>
          <w:p w14:paraId="586D3CC6" w14:textId="77777777" w:rsidR="0079443E" w:rsidRPr="00343E05" w:rsidRDefault="0079443E" w:rsidP="001B621A">
            <w:pPr>
              <w:jc w:val="center"/>
              <w:rPr>
                <w:rFonts w:cstheme="minorHAnsi"/>
              </w:rPr>
            </w:pPr>
            <w:r w:rsidRPr="00343E05">
              <w:rPr>
                <w:rFonts w:cstheme="minorHAnsi"/>
              </w:rPr>
              <w:t>0.57</w:t>
            </w:r>
          </w:p>
        </w:tc>
        <w:tc>
          <w:tcPr>
            <w:tcW w:w="1017" w:type="dxa"/>
          </w:tcPr>
          <w:p w14:paraId="71C15C42" w14:textId="77777777" w:rsidR="0079443E" w:rsidRPr="00343E05" w:rsidRDefault="0079443E" w:rsidP="001B621A">
            <w:pPr>
              <w:jc w:val="center"/>
              <w:rPr>
                <w:rFonts w:cstheme="minorHAnsi"/>
              </w:rPr>
            </w:pPr>
            <w:r w:rsidRPr="00343E05">
              <w:rPr>
                <w:rFonts w:cstheme="minorHAnsi"/>
              </w:rPr>
              <w:t>0.56</w:t>
            </w:r>
          </w:p>
        </w:tc>
        <w:tc>
          <w:tcPr>
            <w:tcW w:w="1017" w:type="dxa"/>
          </w:tcPr>
          <w:p w14:paraId="21FD3223" w14:textId="77777777" w:rsidR="0079443E" w:rsidRPr="00343E05" w:rsidRDefault="0079443E" w:rsidP="001B621A">
            <w:pPr>
              <w:keepNext/>
              <w:jc w:val="center"/>
              <w:rPr>
                <w:rFonts w:cstheme="minorHAnsi"/>
              </w:rPr>
            </w:pPr>
            <w:r w:rsidRPr="00343E05">
              <w:rPr>
                <w:rFonts w:cstheme="minorHAnsi"/>
              </w:rPr>
              <w:t>0.46</w:t>
            </w:r>
          </w:p>
        </w:tc>
      </w:tr>
      <w:tr w:rsidR="0079443E" w14:paraId="56B0EEF8" w14:textId="77777777" w:rsidTr="001B621A">
        <w:tc>
          <w:tcPr>
            <w:tcW w:w="9350" w:type="dxa"/>
            <w:gridSpan w:val="9"/>
          </w:tcPr>
          <w:p w14:paraId="05F65895" w14:textId="77777777" w:rsidR="0079443E" w:rsidRDefault="0079443E" w:rsidP="001B621A">
            <w:pPr>
              <w:keepNext/>
              <w:jc w:val="center"/>
            </w:pPr>
          </w:p>
        </w:tc>
      </w:tr>
      <w:tr w:rsidR="0079443E" w14:paraId="27119553" w14:textId="77777777" w:rsidTr="001B621A">
        <w:tc>
          <w:tcPr>
            <w:tcW w:w="972" w:type="dxa"/>
          </w:tcPr>
          <w:p w14:paraId="5CCC8BB0" w14:textId="77777777" w:rsidR="0079443E" w:rsidRDefault="0079443E" w:rsidP="001B621A">
            <w:pPr>
              <w:jc w:val="center"/>
            </w:pPr>
          </w:p>
        </w:tc>
        <w:tc>
          <w:tcPr>
            <w:tcW w:w="1078" w:type="dxa"/>
          </w:tcPr>
          <w:p w14:paraId="2E17D8D9" w14:textId="77777777" w:rsidR="0079443E" w:rsidRPr="00744972" w:rsidRDefault="0079443E" w:rsidP="001B621A">
            <w:pPr>
              <w:jc w:val="center"/>
              <w:rPr>
                <w:i/>
                <w:iCs/>
              </w:rPr>
            </w:pPr>
          </w:p>
        </w:tc>
        <w:tc>
          <w:tcPr>
            <w:tcW w:w="7300" w:type="dxa"/>
            <w:gridSpan w:val="7"/>
          </w:tcPr>
          <w:p w14:paraId="63E6C49D" w14:textId="77777777" w:rsidR="0079443E" w:rsidRPr="003F1350" w:rsidRDefault="0079443E" w:rsidP="001B621A">
            <w:pPr>
              <w:keepNext/>
              <w:jc w:val="center"/>
              <w:rPr>
                <w:b/>
              </w:rPr>
            </w:pPr>
            <w:r w:rsidRPr="003F1350">
              <w:rPr>
                <w:b/>
              </w:rPr>
              <w:t>Short Occlusion</w:t>
            </w:r>
          </w:p>
        </w:tc>
      </w:tr>
      <w:tr w:rsidR="0079443E" w14:paraId="05853FF9" w14:textId="77777777" w:rsidTr="001B621A">
        <w:tc>
          <w:tcPr>
            <w:tcW w:w="972" w:type="dxa"/>
          </w:tcPr>
          <w:p w14:paraId="689A6645" w14:textId="77777777" w:rsidR="0079443E" w:rsidRDefault="000A5C20" w:rsidP="001B621A">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06524C19" w14:textId="77777777" w:rsidR="0079443E" w:rsidRPr="00744972" w:rsidRDefault="0079443E" w:rsidP="001B621A">
            <w:pPr>
              <w:jc w:val="center"/>
              <w:rPr>
                <w:i/>
                <w:iCs/>
              </w:rPr>
            </w:pPr>
          </w:p>
        </w:tc>
        <w:tc>
          <w:tcPr>
            <w:tcW w:w="1050" w:type="dxa"/>
          </w:tcPr>
          <w:p w14:paraId="1E3E0532" w14:textId="77777777" w:rsidR="0079443E" w:rsidRDefault="0079443E" w:rsidP="001B621A">
            <w:pPr>
              <w:jc w:val="center"/>
            </w:pPr>
            <w:r w:rsidRPr="00744972">
              <w:rPr>
                <w:i/>
                <w:iCs/>
              </w:rPr>
              <w:t>0.7g</w:t>
            </w:r>
          </w:p>
        </w:tc>
        <w:tc>
          <w:tcPr>
            <w:tcW w:w="1074" w:type="dxa"/>
          </w:tcPr>
          <w:p w14:paraId="4C5A05C9" w14:textId="77777777" w:rsidR="0079443E" w:rsidRDefault="0079443E" w:rsidP="001B621A">
            <w:pPr>
              <w:jc w:val="center"/>
            </w:pPr>
            <w:r w:rsidRPr="00744972">
              <w:rPr>
                <w:i/>
                <w:iCs/>
              </w:rPr>
              <w:t>0.85g</w:t>
            </w:r>
          </w:p>
        </w:tc>
        <w:tc>
          <w:tcPr>
            <w:tcW w:w="1017" w:type="dxa"/>
          </w:tcPr>
          <w:p w14:paraId="349CD9D2" w14:textId="77777777" w:rsidR="0079443E" w:rsidRDefault="0079443E" w:rsidP="001B621A">
            <w:pPr>
              <w:jc w:val="center"/>
            </w:pPr>
            <w:r w:rsidRPr="00744972">
              <w:rPr>
                <w:i/>
                <w:iCs/>
              </w:rPr>
              <w:t>1g</w:t>
            </w:r>
          </w:p>
        </w:tc>
        <w:tc>
          <w:tcPr>
            <w:tcW w:w="1074" w:type="dxa"/>
          </w:tcPr>
          <w:p w14:paraId="005D130D" w14:textId="77777777" w:rsidR="0079443E" w:rsidRDefault="0079443E" w:rsidP="001B621A">
            <w:pPr>
              <w:jc w:val="center"/>
            </w:pPr>
            <w:r w:rsidRPr="00744972">
              <w:rPr>
                <w:i/>
                <w:iCs/>
              </w:rPr>
              <w:t>1.15g</w:t>
            </w:r>
          </w:p>
        </w:tc>
        <w:tc>
          <w:tcPr>
            <w:tcW w:w="1051" w:type="dxa"/>
          </w:tcPr>
          <w:p w14:paraId="0DB09153" w14:textId="77777777" w:rsidR="0079443E" w:rsidRDefault="0079443E" w:rsidP="001B621A">
            <w:pPr>
              <w:jc w:val="center"/>
            </w:pPr>
            <w:r w:rsidRPr="00744972">
              <w:rPr>
                <w:i/>
                <w:iCs/>
              </w:rPr>
              <w:t>1.3g</w:t>
            </w:r>
          </w:p>
        </w:tc>
        <w:tc>
          <w:tcPr>
            <w:tcW w:w="1017" w:type="dxa"/>
          </w:tcPr>
          <w:p w14:paraId="49C3C816" w14:textId="77777777" w:rsidR="0079443E" w:rsidRDefault="0079443E" w:rsidP="001B621A">
            <w:pPr>
              <w:jc w:val="center"/>
            </w:pPr>
            <w:r w:rsidRPr="00744972">
              <w:rPr>
                <w:i/>
                <w:iCs/>
              </w:rPr>
              <w:t>-1g</w:t>
            </w:r>
          </w:p>
        </w:tc>
        <w:tc>
          <w:tcPr>
            <w:tcW w:w="1017" w:type="dxa"/>
          </w:tcPr>
          <w:p w14:paraId="76DFDF45" w14:textId="77777777" w:rsidR="0079443E" w:rsidRDefault="0079443E" w:rsidP="001B621A">
            <w:pPr>
              <w:keepNext/>
              <w:jc w:val="center"/>
            </w:pPr>
            <w:r w:rsidRPr="00744972">
              <w:rPr>
                <w:i/>
                <w:iCs/>
              </w:rPr>
              <w:t>1g</w:t>
            </w:r>
          </w:p>
        </w:tc>
      </w:tr>
      <w:tr w:rsidR="00343E05" w14:paraId="6195C6FB" w14:textId="77777777" w:rsidTr="001B621A">
        <w:tc>
          <w:tcPr>
            <w:tcW w:w="972" w:type="dxa"/>
            <w:vMerge w:val="restart"/>
            <w:vAlign w:val="center"/>
          </w:tcPr>
          <w:p w14:paraId="63F3E821" w14:textId="77777777" w:rsidR="00343E05" w:rsidRDefault="00343E05" w:rsidP="001B621A">
            <w:pPr>
              <w:jc w:val="center"/>
            </w:pPr>
            <w:r w:rsidRPr="00744972">
              <w:rPr>
                <w:b/>
                <w:bCs/>
              </w:rPr>
              <w:t>4.5 m/s</w:t>
            </w:r>
          </w:p>
        </w:tc>
        <w:tc>
          <w:tcPr>
            <w:tcW w:w="1078" w:type="dxa"/>
          </w:tcPr>
          <w:p w14:paraId="1F1D2E6E" w14:textId="77777777" w:rsidR="00343E05" w:rsidRPr="00744972" w:rsidRDefault="00343E05" w:rsidP="001B621A">
            <w:pPr>
              <w:jc w:val="center"/>
              <w:rPr>
                <w:i/>
                <w:iCs/>
              </w:rPr>
            </w:pPr>
            <w:r w:rsidRPr="00744972">
              <w:rPr>
                <w:i/>
                <w:iCs/>
              </w:rPr>
              <w:t>Mean</w:t>
            </w:r>
          </w:p>
        </w:tc>
        <w:tc>
          <w:tcPr>
            <w:tcW w:w="1050" w:type="dxa"/>
          </w:tcPr>
          <w:p w14:paraId="3D8AEFC7" w14:textId="77777777" w:rsidR="00343E05" w:rsidRPr="00343E05" w:rsidRDefault="00343E05" w:rsidP="001B621A">
            <w:pPr>
              <w:jc w:val="center"/>
              <w:rPr>
                <w:rFonts w:cstheme="minorHAnsi"/>
              </w:rPr>
            </w:pPr>
            <w:r w:rsidRPr="00343E05">
              <w:rPr>
                <w:rFonts w:cstheme="minorHAnsi"/>
              </w:rPr>
              <w:t>1.22</w:t>
            </w:r>
          </w:p>
        </w:tc>
        <w:tc>
          <w:tcPr>
            <w:tcW w:w="1074" w:type="dxa"/>
          </w:tcPr>
          <w:p w14:paraId="161D7984" w14:textId="77777777" w:rsidR="00343E05" w:rsidRPr="00343E05" w:rsidRDefault="00343E05" w:rsidP="001B621A">
            <w:pPr>
              <w:jc w:val="center"/>
              <w:rPr>
                <w:rFonts w:cstheme="minorHAnsi"/>
              </w:rPr>
            </w:pPr>
            <w:r w:rsidRPr="00343E05">
              <w:rPr>
                <w:rFonts w:cstheme="minorHAnsi"/>
              </w:rPr>
              <w:t>1.31</w:t>
            </w:r>
          </w:p>
        </w:tc>
        <w:tc>
          <w:tcPr>
            <w:tcW w:w="1017" w:type="dxa"/>
          </w:tcPr>
          <w:p w14:paraId="03CB76BA" w14:textId="77777777" w:rsidR="00343E05" w:rsidRPr="00343E05" w:rsidRDefault="00343E05" w:rsidP="001B621A">
            <w:pPr>
              <w:jc w:val="center"/>
              <w:rPr>
                <w:rFonts w:cstheme="minorHAnsi"/>
              </w:rPr>
            </w:pPr>
            <w:r w:rsidRPr="00343E05">
              <w:rPr>
                <w:rFonts w:cstheme="minorHAnsi"/>
              </w:rPr>
              <w:t>1.34</w:t>
            </w:r>
          </w:p>
        </w:tc>
        <w:tc>
          <w:tcPr>
            <w:tcW w:w="1074" w:type="dxa"/>
          </w:tcPr>
          <w:p w14:paraId="2F9672C5" w14:textId="77777777" w:rsidR="00343E05" w:rsidRPr="00343E05" w:rsidRDefault="00343E05" w:rsidP="001B621A">
            <w:pPr>
              <w:jc w:val="center"/>
              <w:rPr>
                <w:rFonts w:cstheme="minorHAnsi"/>
              </w:rPr>
            </w:pPr>
            <w:r w:rsidRPr="00343E05">
              <w:rPr>
                <w:rFonts w:cstheme="minorHAnsi"/>
              </w:rPr>
              <w:t>1.41</w:t>
            </w:r>
          </w:p>
        </w:tc>
        <w:tc>
          <w:tcPr>
            <w:tcW w:w="1051" w:type="dxa"/>
          </w:tcPr>
          <w:p w14:paraId="39BDC80F" w14:textId="77777777" w:rsidR="00343E05" w:rsidRPr="00343E05" w:rsidRDefault="00343E05" w:rsidP="001B621A">
            <w:pPr>
              <w:jc w:val="center"/>
              <w:rPr>
                <w:rFonts w:cstheme="minorHAnsi"/>
              </w:rPr>
            </w:pPr>
            <w:r w:rsidRPr="00343E05">
              <w:rPr>
                <w:rFonts w:cstheme="minorHAnsi"/>
              </w:rPr>
              <w:t>1.52</w:t>
            </w:r>
          </w:p>
        </w:tc>
        <w:tc>
          <w:tcPr>
            <w:tcW w:w="1017" w:type="dxa"/>
          </w:tcPr>
          <w:p w14:paraId="40B0AEC8" w14:textId="77777777" w:rsidR="00343E05" w:rsidRPr="00343E05" w:rsidRDefault="00343E05" w:rsidP="001B621A">
            <w:pPr>
              <w:jc w:val="center"/>
              <w:rPr>
                <w:rFonts w:cstheme="minorHAnsi"/>
              </w:rPr>
            </w:pPr>
            <w:r w:rsidRPr="00343E05">
              <w:rPr>
                <w:rFonts w:cstheme="minorHAnsi"/>
              </w:rPr>
              <w:t>1.68</w:t>
            </w:r>
          </w:p>
        </w:tc>
        <w:tc>
          <w:tcPr>
            <w:tcW w:w="1017" w:type="dxa"/>
          </w:tcPr>
          <w:p w14:paraId="552E057F" w14:textId="77777777" w:rsidR="00343E05" w:rsidRPr="00343E05" w:rsidRDefault="00343E05" w:rsidP="001B621A">
            <w:pPr>
              <w:keepNext/>
              <w:jc w:val="center"/>
              <w:rPr>
                <w:rFonts w:cstheme="minorHAnsi"/>
              </w:rPr>
            </w:pPr>
            <w:r w:rsidRPr="00343E05">
              <w:rPr>
                <w:rFonts w:cstheme="minorHAnsi"/>
              </w:rPr>
              <w:t>1.35</w:t>
            </w:r>
          </w:p>
        </w:tc>
      </w:tr>
      <w:tr w:rsidR="00343E05" w14:paraId="58EAD604" w14:textId="77777777" w:rsidTr="001B621A">
        <w:tc>
          <w:tcPr>
            <w:tcW w:w="972" w:type="dxa"/>
            <w:vMerge/>
            <w:vAlign w:val="center"/>
          </w:tcPr>
          <w:p w14:paraId="49FF6FF6" w14:textId="77777777" w:rsidR="00343E05" w:rsidRDefault="00343E05" w:rsidP="001B621A">
            <w:pPr>
              <w:jc w:val="center"/>
            </w:pPr>
          </w:p>
        </w:tc>
        <w:tc>
          <w:tcPr>
            <w:tcW w:w="1078" w:type="dxa"/>
          </w:tcPr>
          <w:p w14:paraId="677715F8" w14:textId="77777777" w:rsidR="00343E05" w:rsidRPr="00744972" w:rsidRDefault="00343E05" w:rsidP="001B621A">
            <w:pPr>
              <w:jc w:val="center"/>
              <w:rPr>
                <w:i/>
                <w:iCs/>
              </w:rPr>
            </w:pPr>
            <w:r w:rsidRPr="00744972">
              <w:rPr>
                <w:i/>
                <w:iCs/>
              </w:rPr>
              <w:t>SD</w:t>
            </w:r>
          </w:p>
        </w:tc>
        <w:tc>
          <w:tcPr>
            <w:tcW w:w="1050" w:type="dxa"/>
          </w:tcPr>
          <w:p w14:paraId="5E92B09F" w14:textId="77777777" w:rsidR="00343E05" w:rsidRPr="00343E05" w:rsidRDefault="00343E05" w:rsidP="001B621A">
            <w:pPr>
              <w:jc w:val="center"/>
              <w:rPr>
                <w:rFonts w:cstheme="minorHAnsi"/>
              </w:rPr>
            </w:pPr>
            <w:r w:rsidRPr="00343E05">
              <w:rPr>
                <w:rFonts w:cstheme="minorHAnsi"/>
              </w:rPr>
              <w:t>0.64</w:t>
            </w:r>
          </w:p>
        </w:tc>
        <w:tc>
          <w:tcPr>
            <w:tcW w:w="1074" w:type="dxa"/>
          </w:tcPr>
          <w:p w14:paraId="3C8EA252" w14:textId="77777777" w:rsidR="00343E05" w:rsidRPr="00343E05" w:rsidRDefault="00343E05" w:rsidP="001B621A">
            <w:pPr>
              <w:jc w:val="center"/>
              <w:rPr>
                <w:rFonts w:cstheme="minorHAnsi"/>
              </w:rPr>
            </w:pPr>
            <w:r w:rsidRPr="00343E05">
              <w:rPr>
                <w:rFonts w:cstheme="minorHAnsi"/>
              </w:rPr>
              <w:t>0.65</w:t>
            </w:r>
          </w:p>
        </w:tc>
        <w:tc>
          <w:tcPr>
            <w:tcW w:w="1017" w:type="dxa"/>
          </w:tcPr>
          <w:p w14:paraId="46F60678" w14:textId="77777777" w:rsidR="00343E05" w:rsidRPr="00343E05" w:rsidRDefault="00343E05" w:rsidP="001B621A">
            <w:pPr>
              <w:jc w:val="center"/>
              <w:rPr>
                <w:rFonts w:cstheme="minorHAnsi"/>
              </w:rPr>
            </w:pPr>
            <w:r w:rsidRPr="00343E05">
              <w:t>0.65</w:t>
            </w:r>
          </w:p>
        </w:tc>
        <w:tc>
          <w:tcPr>
            <w:tcW w:w="1074" w:type="dxa"/>
          </w:tcPr>
          <w:p w14:paraId="67630BE6" w14:textId="77777777" w:rsidR="00343E05" w:rsidRPr="00343E05" w:rsidRDefault="00343E05" w:rsidP="001B621A">
            <w:pPr>
              <w:jc w:val="center"/>
              <w:rPr>
                <w:rFonts w:cstheme="minorHAnsi"/>
              </w:rPr>
            </w:pPr>
            <w:r w:rsidRPr="00343E05">
              <w:rPr>
                <w:rFonts w:cstheme="minorHAnsi"/>
              </w:rPr>
              <w:t>0.56</w:t>
            </w:r>
          </w:p>
        </w:tc>
        <w:tc>
          <w:tcPr>
            <w:tcW w:w="1051" w:type="dxa"/>
          </w:tcPr>
          <w:p w14:paraId="5DCC5C61" w14:textId="77777777" w:rsidR="00343E05" w:rsidRPr="00343E05" w:rsidRDefault="00343E05" w:rsidP="001B621A">
            <w:pPr>
              <w:jc w:val="center"/>
              <w:rPr>
                <w:rFonts w:cstheme="minorHAnsi"/>
              </w:rPr>
            </w:pPr>
            <w:r w:rsidRPr="00343E05">
              <w:rPr>
                <w:rFonts w:cstheme="minorHAnsi"/>
              </w:rPr>
              <w:t>0.88</w:t>
            </w:r>
          </w:p>
        </w:tc>
        <w:tc>
          <w:tcPr>
            <w:tcW w:w="1017" w:type="dxa"/>
          </w:tcPr>
          <w:p w14:paraId="0400EFAD" w14:textId="77777777" w:rsidR="00343E05" w:rsidRPr="00343E05" w:rsidRDefault="00343E05" w:rsidP="001B621A">
            <w:pPr>
              <w:jc w:val="center"/>
              <w:rPr>
                <w:rFonts w:cstheme="minorHAnsi"/>
              </w:rPr>
            </w:pPr>
            <w:r w:rsidRPr="00343E05">
              <w:rPr>
                <w:rFonts w:cstheme="minorHAnsi"/>
              </w:rPr>
              <w:t>0.86</w:t>
            </w:r>
          </w:p>
        </w:tc>
        <w:tc>
          <w:tcPr>
            <w:tcW w:w="1017" w:type="dxa"/>
          </w:tcPr>
          <w:p w14:paraId="32F76BAF" w14:textId="77777777" w:rsidR="00343E05" w:rsidRPr="00343E05" w:rsidRDefault="00343E05" w:rsidP="001B621A">
            <w:pPr>
              <w:keepNext/>
              <w:jc w:val="center"/>
              <w:rPr>
                <w:rFonts w:cstheme="minorHAnsi"/>
              </w:rPr>
            </w:pPr>
            <w:r w:rsidRPr="00343E05">
              <w:rPr>
                <w:rFonts w:cstheme="minorHAnsi"/>
              </w:rPr>
              <w:t>0.58</w:t>
            </w:r>
          </w:p>
        </w:tc>
      </w:tr>
      <w:tr w:rsidR="0079443E" w14:paraId="6B4147A0" w14:textId="77777777" w:rsidTr="001B621A">
        <w:tc>
          <w:tcPr>
            <w:tcW w:w="972" w:type="dxa"/>
            <w:vMerge w:val="restart"/>
            <w:vAlign w:val="center"/>
          </w:tcPr>
          <w:p w14:paraId="44212F32" w14:textId="77777777" w:rsidR="0079443E" w:rsidRDefault="0079443E" w:rsidP="001B621A">
            <w:pPr>
              <w:jc w:val="center"/>
            </w:pPr>
            <w:r w:rsidRPr="00744972">
              <w:rPr>
                <w:b/>
                <w:bCs/>
              </w:rPr>
              <w:t>6 m/s</w:t>
            </w:r>
          </w:p>
        </w:tc>
        <w:tc>
          <w:tcPr>
            <w:tcW w:w="1078" w:type="dxa"/>
          </w:tcPr>
          <w:p w14:paraId="481C5F8A" w14:textId="77777777" w:rsidR="0079443E" w:rsidRPr="00744972" w:rsidRDefault="0079443E" w:rsidP="001B621A">
            <w:pPr>
              <w:jc w:val="center"/>
              <w:rPr>
                <w:i/>
                <w:iCs/>
              </w:rPr>
            </w:pPr>
            <w:r w:rsidRPr="00744972">
              <w:rPr>
                <w:i/>
                <w:iCs/>
              </w:rPr>
              <w:t>Mean</w:t>
            </w:r>
          </w:p>
        </w:tc>
        <w:tc>
          <w:tcPr>
            <w:tcW w:w="1050" w:type="dxa"/>
          </w:tcPr>
          <w:p w14:paraId="038A0AD3" w14:textId="77777777" w:rsidR="0079443E" w:rsidRPr="00343E05" w:rsidRDefault="0079443E" w:rsidP="001B621A">
            <w:pPr>
              <w:jc w:val="center"/>
              <w:rPr>
                <w:rFonts w:cstheme="minorHAnsi"/>
              </w:rPr>
            </w:pPr>
            <w:r w:rsidRPr="00343E05">
              <w:rPr>
                <w:rFonts w:cstheme="minorHAnsi"/>
              </w:rPr>
              <w:t>1.26</w:t>
            </w:r>
          </w:p>
        </w:tc>
        <w:tc>
          <w:tcPr>
            <w:tcW w:w="1074" w:type="dxa"/>
          </w:tcPr>
          <w:p w14:paraId="378B2B99" w14:textId="3571F2EA" w:rsidR="0079443E" w:rsidRPr="00343E05" w:rsidRDefault="0079443E" w:rsidP="001B621A">
            <w:pPr>
              <w:jc w:val="center"/>
              <w:rPr>
                <w:rFonts w:cstheme="minorHAnsi"/>
              </w:rPr>
            </w:pPr>
            <w:r w:rsidRPr="00343E05">
              <w:rPr>
                <w:rFonts w:cstheme="minorHAnsi"/>
              </w:rPr>
              <w:t>1.33</w:t>
            </w:r>
          </w:p>
        </w:tc>
        <w:tc>
          <w:tcPr>
            <w:tcW w:w="1017" w:type="dxa"/>
          </w:tcPr>
          <w:p w14:paraId="71145A0E" w14:textId="77777777" w:rsidR="0079443E" w:rsidRPr="00343E05" w:rsidRDefault="0079443E" w:rsidP="001B621A">
            <w:pPr>
              <w:jc w:val="center"/>
              <w:rPr>
                <w:rFonts w:cstheme="minorHAnsi"/>
              </w:rPr>
            </w:pPr>
            <w:r w:rsidRPr="00343E05">
              <w:rPr>
                <w:rFonts w:cstheme="minorHAnsi"/>
              </w:rPr>
              <w:t>1.37</w:t>
            </w:r>
          </w:p>
        </w:tc>
        <w:tc>
          <w:tcPr>
            <w:tcW w:w="1074" w:type="dxa"/>
          </w:tcPr>
          <w:p w14:paraId="34CFC43F" w14:textId="77777777" w:rsidR="0079443E" w:rsidRPr="00343E05" w:rsidRDefault="0079443E" w:rsidP="001B621A">
            <w:pPr>
              <w:jc w:val="center"/>
              <w:rPr>
                <w:rFonts w:cstheme="minorHAnsi"/>
              </w:rPr>
            </w:pPr>
            <w:r w:rsidRPr="00343E05">
              <w:rPr>
                <w:rFonts w:cstheme="minorHAnsi"/>
              </w:rPr>
              <w:t>1.47</w:t>
            </w:r>
          </w:p>
        </w:tc>
        <w:tc>
          <w:tcPr>
            <w:tcW w:w="1051" w:type="dxa"/>
          </w:tcPr>
          <w:p w14:paraId="21A873CA" w14:textId="77777777" w:rsidR="0079443E" w:rsidRPr="00343E05" w:rsidRDefault="0079443E" w:rsidP="001B621A">
            <w:pPr>
              <w:jc w:val="center"/>
              <w:rPr>
                <w:rFonts w:cstheme="minorHAnsi"/>
              </w:rPr>
            </w:pPr>
            <w:r w:rsidRPr="00343E05">
              <w:rPr>
                <w:rFonts w:cstheme="minorHAnsi"/>
              </w:rPr>
              <w:t>1.49</w:t>
            </w:r>
          </w:p>
        </w:tc>
        <w:tc>
          <w:tcPr>
            <w:tcW w:w="1017" w:type="dxa"/>
          </w:tcPr>
          <w:p w14:paraId="566ECA1F" w14:textId="77777777" w:rsidR="0079443E" w:rsidRPr="00343E05" w:rsidRDefault="0079443E" w:rsidP="001B621A">
            <w:pPr>
              <w:jc w:val="center"/>
              <w:rPr>
                <w:rFonts w:cstheme="minorHAnsi"/>
              </w:rPr>
            </w:pPr>
            <w:r w:rsidRPr="00343E05">
              <w:rPr>
                <w:rFonts w:cstheme="minorHAnsi"/>
              </w:rPr>
              <w:t>1.51</w:t>
            </w:r>
          </w:p>
        </w:tc>
        <w:tc>
          <w:tcPr>
            <w:tcW w:w="1017" w:type="dxa"/>
          </w:tcPr>
          <w:p w14:paraId="734CFAE0" w14:textId="77777777" w:rsidR="0079443E" w:rsidRPr="00343E05" w:rsidRDefault="0079443E" w:rsidP="001B621A">
            <w:pPr>
              <w:keepNext/>
              <w:jc w:val="center"/>
              <w:rPr>
                <w:rFonts w:cstheme="minorHAnsi"/>
              </w:rPr>
            </w:pPr>
            <w:r w:rsidRPr="00343E05">
              <w:rPr>
                <w:rFonts w:cstheme="minorHAnsi"/>
              </w:rPr>
              <w:t>1.35</w:t>
            </w:r>
          </w:p>
        </w:tc>
      </w:tr>
      <w:tr w:rsidR="0079443E" w14:paraId="1C6EB6E4" w14:textId="77777777" w:rsidTr="001B621A">
        <w:tc>
          <w:tcPr>
            <w:tcW w:w="972" w:type="dxa"/>
            <w:vMerge/>
          </w:tcPr>
          <w:p w14:paraId="4265C6D3" w14:textId="77777777" w:rsidR="0079443E" w:rsidRDefault="0079443E" w:rsidP="001B621A">
            <w:pPr>
              <w:jc w:val="center"/>
            </w:pPr>
          </w:p>
        </w:tc>
        <w:tc>
          <w:tcPr>
            <w:tcW w:w="1078" w:type="dxa"/>
          </w:tcPr>
          <w:p w14:paraId="558976AD" w14:textId="77777777" w:rsidR="0079443E" w:rsidRPr="00744972" w:rsidRDefault="0079443E" w:rsidP="001B621A">
            <w:pPr>
              <w:jc w:val="center"/>
              <w:rPr>
                <w:i/>
                <w:iCs/>
              </w:rPr>
            </w:pPr>
            <w:r w:rsidRPr="00744972">
              <w:rPr>
                <w:i/>
                <w:iCs/>
              </w:rPr>
              <w:t>SD</w:t>
            </w:r>
          </w:p>
        </w:tc>
        <w:tc>
          <w:tcPr>
            <w:tcW w:w="1050" w:type="dxa"/>
          </w:tcPr>
          <w:p w14:paraId="159AA584" w14:textId="77777777" w:rsidR="0079443E" w:rsidRPr="00343E05" w:rsidRDefault="0079443E" w:rsidP="001B621A">
            <w:pPr>
              <w:jc w:val="center"/>
              <w:rPr>
                <w:rFonts w:cstheme="minorHAnsi"/>
              </w:rPr>
            </w:pPr>
            <w:r w:rsidRPr="00343E05">
              <w:rPr>
                <w:rFonts w:cstheme="minorHAnsi"/>
              </w:rPr>
              <w:t>0.65</w:t>
            </w:r>
          </w:p>
        </w:tc>
        <w:tc>
          <w:tcPr>
            <w:tcW w:w="1074" w:type="dxa"/>
          </w:tcPr>
          <w:p w14:paraId="042C57DD" w14:textId="787A9859" w:rsidR="0079443E" w:rsidRPr="00343E05" w:rsidRDefault="0079443E" w:rsidP="001B621A">
            <w:pPr>
              <w:jc w:val="center"/>
              <w:rPr>
                <w:rFonts w:cstheme="minorHAnsi"/>
              </w:rPr>
            </w:pPr>
            <w:r w:rsidRPr="00343E05">
              <w:rPr>
                <w:rFonts w:cstheme="minorHAnsi"/>
              </w:rPr>
              <w:t>0.77</w:t>
            </w:r>
          </w:p>
        </w:tc>
        <w:tc>
          <w:tcPr>
            <w:tcW w:w="1017" w:type="dxa"/>
          </w:tcPr>
          <w:p w14:paraId="34336545" w14:textId="77777777" w:rsidR="0079443E" w:rsidRPr="00343E05" w:rsidRDefault="0079443E" w:rsidP="001B621A">
            <w:pPr>
              <w:jc w:val="center"/>
              <w:rPr>
                <w:rFonts w:cstheme="minorHAnsi"/>
              </w:rPr>
            </w:pPr>
            <w:r w:rsidRPr="00343E05">
              <w:rPr>
                <w:rFonts w:cstheme="minorHAnsi"/>
              </w:rPr>
              <w:t>0.77</w:t>
            </w:r>
          </w:p>
        </w:tc>
        <w:tc>
          <w:tcPr>
            <w:tcW w:w="1074" w:type="dxa"/>
          </w:tcPr>
          <w:p w14:paraId="32C0D372" w14:textId="77777777" w:rsidR="0079443E" w:rsidRPr="00343E05" w:rsidRDefault="0079443E" w:rsidP="001B621A">
            <w:pPr>
              <w:jc w:val="center"/>
              <w:rPr>
                <w:rFonts w:cstheme="minorHAnsi"/>
              </w:rPr>
            </w:pPr>
            <w:r w:rsidRPr="00343E05">
              <w:rPr>
                <w:rFonts w:cstheme="minorHAnsi"/>
              </w:rPr>
              <w:t>0.88</w:t>
            </w:r>
          </w:p>
        </w:tc>
        <w:tc>
          <w:tcPr>
            <w:tcW w:w="1051" w:type="dxa"/>
          </w:tcPr>
          <w:p w14:paraId="2A7C8BEA" w14:textId="77777777" w:rsidR="0079443E" w:rsidRPr="00343E05" w:rsidRDefault="0079443E" w:rsidP="001B621A">
            <w:pPr>
              <w:jc w:val="center"/>
              <w:rPr>
                <w:rFonts w:cstheme="minorHAnsi"/>
              </w:rPr>
            </w:pPr>
            <w:r w:rsidRPr="00343E05">
              <w:rPr>
                <w:rFonts w:cstheme="minorHAnsi"/>
              </w:rPr>
              <w:t>0.75</w:t>
            </w:r>
          </w:p>
        </w:tc>
        <w:tc>
          <w:tcPr>
            <w:tcW w:w="1017" w:type="dxa"/>
          </w:tcPr>
          <w:p w14:paraId="07105F23" w14:textId="77777777" w:rsidR="0079443E" w:rsidRPr="00343E05" w:rsidRDefault="0079443E" w:rsidP="001B621A">
            <w:pPr>
              <w:jc w:val="center"/>
              <w:rPr>
                <w:rFonts w:cstheme="minorHAnsi"/>
              </w:rPr>
            </w:pPr>
            <w:r w:rsidRPr="00343E05">
              <w:rPr>
                <w:rFonts w:cstheme="minorHAnsi"/>
              </w:rPr>
              <w:t>0.80</w:t>
            </w:r>
          </w:p>
        </w:tc>
        <w:tc>
          <w:tcPr>
            <w:tcW w:w="1017" w:type="dxa"/>
          </w:tcPr>
          <w:p w14:paraId="1A1E6E00" w14:textId="77777777" w:rsidR="0079443E" w:rsidRPr="00343E05" w:rsidRDefault="0079443E" w:rsidP="001B621A">
            <w:pPr>
              <w:keepNext/>
              <w:jc w:val="center"/>
              <w:rPr>
                <w:rFonts w:cstheme="minorHAnsi"/>
              </w:rPr>
            </w:pPr>
            <w:r w:rsidRPr="00343E05">
              <w:rPr>
                <w:rFonts w:cstheme="minorHAnsi"/>
              </w:rPr>
              <w:t>0.76</w:t>
            </w:r>
            <w:commentRangeEnd w:id="152"/>
            <w:r w:rsidR="001B621A">
              <w:rPr>
                <w:rStyle w:val="CommentReference"/>
                <w:rFonts w:eastAsiaTheme="minorHAnsi" w:cstheme="minorBidi"/>
              </w:rPr>
              <w:commentReference w:id="152"/>
            </w:r>
          </w:p>
        </w:tc>
      </w:tr>
    </w:tbl>
    <w:p w14:paraId="7C9212A2" w14:textId="4794A2C6" w:rsidR="001C29B3" w:rsidRDefault="0079443E" w:rsidP="00BE7928">
      <w:pPr>
        <w:spacing w:line="480" w:lineRule="auto"/>
        <w:jc w:val="both"/>
      </w:pPr>
      <w:r>
        <w:t xml:space="preserve"> </w:t>
      </w:r>
      <w:r w:rsidR="00D37CCB">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496BA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64760">
        <w:fldChar w:fldCharType="separate"/>
      </w:r>
      <w:r w:rsidR="00064760" w:rsidRPr="00064760">
        <w:rPr>
          <w:noProof/>
        </w:rPr>
        <w:t>(R Core Team, 2017)</w:t>
      </w:r>
      <w:r w:rsidR="00064760">
        <w:fldChar w:fldCharType="end"/>
      </w:r>
      <w:r w:rsidR="00064760">
        <w:t xml:space="preserve"> to test hypotheses directly. We </w:t>
      </w:r>
      <w:del w:id="153" w:author="Björn Jörges" w:date="2020-04-17T20:04:00Z">
        <w:r w:rsidR="00064760" w:rsidDel="00795CAD">
          <w:delText xml:space="preserve">find </w:delText>
        </w:r>
      </w:del>
      <w:ins w:id="154" w:author="Björn Jörges" w:date="2020-04-17T20:04:00Z">
        <w:r w:rsidR="00795CAD">
          <w:t xml:space="preserve">found </w:t>
        </w:r>
      </w:ins>
      <w:r w:rsidR="00064760">
        <w:t xml:space="preserve">a posterior probability </w:t>
      </w:r>
      <w:ins w:id="155" w:author="Björn Jörges" w:date="2020-04-17T21:47:00Z">
        <w:r w:rsidR="00087BBF">
          <w:t>of &gt;</w:t>
        </w:r>
        <w:r w:rsidR="00FE7A04">
          <w:t>0.999</w:t>
        </w:r>
      </w:ins>
      <w:ins w:id="156" w:author="Björn Jörges" w:date="2020-04-17T21:48:00Z">
        <w:r w:rsidR="00FE7A04">
          <w:t xml:space="preserve"> </w:t>
        </w:r>
      </w:ins>
      <w:del w:id="157" w:author="Björn Jörges" w:date="2020-04-17T21:47:00Z">
        <w:r w:rsidR="00064760" w:rsidDel="00087BBF">
          <w:delText xml:space="preserve">of </w:delText>
        </w:r>
        <w:r w:rsidR="00064760" w:rsidRPr="00064760" w:rsidDel="00087BBF">
          <w:delText>n</w:delText>
        </w:r>
        <w:r w:rsidR="00064760" w:rsidDel="00087BBF">
          <w:delText xml:space="preserve">early </w:delText>
        </w:r>
      </w:del>
      <w:r w:rsidR="00064760">
        <w:t xml:space="preserve">1 that a </w:t>
      </w:r>
      <w:del w:id="158" w:author="Björn Jörges" w:date="2020-04-17T21:52:00Z">
        <w:r w:rsidR="00064760" w:rsidDel="00FE7A04">
          <w:delText xml:space="preserve">higher </w:delText>
        </w:r>
      </w:del>
      <w:ins w:id="159" w:author="Björn Jörges" w:date="2020-04-17T21:52:00Z">
        <w:r w:rsidR="00FE7A04">
          <w:t xml:space="preserve">lower </w:t>
        </w:r>
      </w:ins>
      <w:r w:rsidR="00064760">
        <w:t xml:space="preserve">gravity value is related to lower </w:t>
      </w:r>
      <w:r w:rsidR="00DB447B">
        <w:t xml:space="preserve">variability, the sigma </w:t>
      </w:r>
      <w:del w:id="160" w:author="Björn Jörges" w:date="2020-04-18T03:14:00Z">
        <w:r w:rsidR="00DB447B" w:rsidDel="00991983">
          <w:delText xml:space="preserve">value </w:delText>
        </w:r>
      </w:del>
      <w:ins w:id="161" w:author="Björn Jörges" w:date="2020-04-18T03:14:00Z">
        <w:r w:rsidR="00991983">
          <w:t>coefficient</w:t>
        </w:r>
        <w:r w:rsidR="00991983">
          <w:t xml:space="preserve"> </w:t>
        </w:r>
      </w:ins>
      <w:r w:rsidR="00DB447B">
        <w:t xml:space="preserve">for Gravity being </w:t>
      </w:r>
      <w:del w:id="162" w:author="Björn Jörges" w:date="2020-04-17T21:48:00Z">
        <w:r w:rsidR="00DB447B" w:rsidDel="00FE7A04">
          <w:delText>-0.08</w:delText>
        </w:r>
        <w:r w:rsidR="00573E06" w:rsidDel="00FE7A04">
          <w:delText>0</w:delText>
        </w:r>
      </w:del>
      <w:ins w:id="163" w:author="Björn Jörges" w:date="2020-04-17T21:48:00Z">
        <w:r w:rsidR="00FE7A04">
          <w:t>0.0</w:t>
        </w:r>
      </w:ins>
      <w:ins w:id="164" w:author="Björn Jörges" w:date="2020-04-17T21:52:00Z">
        <w:r w:rsidR="00FE7A04">
          <w:t>57</w:t>
        </w:r>
      </w:ins>
      <w:r w:rsidR="00DB447B">
        <w:t xml:space="preserve"> (</w:t>
      </w:r>
      <w:ins w:id="165" w:author="Björn Jörges" w:date="2020-04-17T21:53:00Z">
        <w:r w:rsidR="00FE7A04">
          <w:t xml:space="preserve">SE = 0.004; </w:t>
        </w:r>
      </w:ins>
      <w:r w:rsidR="00DB447B">
        <w:t>95</w:t>
      </w:r>
      <w:r w:rsidR="002B2E0C">
        <w:t>%</w:t>
      </w:r>
      <w:r w:rsidR="00DB447B">
        <w:t xml:space="preserve"> C</w:t>
      </w:r>
      <w:ins w:id="166" w:author="Björn Jörges" w:date="2020-04-18T04:29:00Z">
        <w:r w:rsidR="00DD6522">
          <w:t>onfidence Interval</w:t>
        </w:r>
      </w:ins>
      <w:del w:id="167" w:author="Björn Jörges" w:date="2020-04-18T04:29:00Z">
        <w:r w:rsidR="00DB447B" w:rsidDel="00DD6522">
          <w:delText>I</w:delText>
        </w:r>
      </w:del>
      <w:r w:rsidR="00DB447B">
        <w:t> = [</w:t>
      </w:r>
      <w:ins w:id="168" w:author="Björn Jörges" w:date="2020-04-17T21:53:00Z">
        <w:r w:rsidR="00FE7A04">
          <w:t>0.051;0.064]</w:t>
        </w:r>
      </w:ins>
      <w:ins w:id="169" w:author="Björn Jörges" w:date="2020-04-17T21:54:00Z">
        <w:r w:rsidR="00FE7A04">
          <w:t>)</w:t>
        </w:r>
      </w:ins>
      <w:ins w:id="170" w:author="Björn Jörges" w:date="2020-04-18T04:24:00Z">
        <w:r w:rsidR="008B5B35">
          <w:t xml:space="preserve"> in the log space</w:t>
        </w:r>
      </w:ins>
      <w:ins w:id="171" w:author="Björn Jörges" w:date="2020-04-17T21:54:00Z">
        <w:r w:rsidR="00045302">
          <w:t>.</w:t>
        </w:r>
      </w:ins>
      <w:ins w:id="172" w:author="Björn Jörges" w:date="2020-04-18T04:24:00Z">
        <w:r w:rsidR="008B5B35">
          <w:t xml:space="preserve"> In the regular space, this corresponds to a standard deviation of </w:t>
        </w:r>
      </w:ins>
      <w:ins w:id="173" w:author="Björn Jörges" w:date="2020-04-18T04:30:00Z">
        <w:r w:rsidR="00DD6522">
          <w:t>0.296 (95 % CI = [</w:t>
        </w:r>
      </w:ins>
      <w:ins w:id="174" w:author="Björn Jörges" w:date="2020-04-18T04:31:00Z">
        <w:r w:rsidR="00DD6522">
          <w:t>0.282;0.313</w:t>
        </w:r>
      </w:ins>
      <w:ins w:id="175" w:author="Björn Jörges" w:date="2020-04-18T04:30:00Z">
        <w:r w:rsidR="00DD6522">
          <w:t>]) for 0.7g, 0.321</w:t>
        </w:r>
      </w:ins>
      <w:ins w:id="176" w:author="Björn Jörges" w:date="2020-04-18T04:32:00Z">
        <w:r w:rsidR="00DD6522">
          <w:t xml:space="preserve"> (95% CI = [0.303;</w:t>
        </w:r>
      </w:ins>
      <w:ins w:id="177" w:author="Björn Jörges" w:date="2020-04-18T04:33:00Z">
        <w:r w:rsidR="00DD6522">
          <w:t>0.344</w:t>
        </w:r>
      </w:ins>
      <w:ins w:id="178" w:author="Björn Jörges" w:date="2020-04-18T04:32:00Z">
        <w:r w:rsidR="00DD6522">
          <w:t>])</w:t>
        </w:r>
      </w:ins>
      <w:ins w:id="179" w:author="Björn Jörges" w:date="2020-04-18T04:30:00Z">
        <w:r w:rsidR="00DD6522">
          <w:t xml:space="preserve"> for 0.85g, 0.350</w:t>
        </w:r>
      </w:ins>
      <w:ins w:id="180" w:author="Björn Jörges" w:date="2020-04-18T04:32:00Z">
        <w:r w:rsidR="00DD6522">
          <w:t xml:space="preserve"> </w:t>
        </w:r>
        <w:r w:rsidR="00DD6522">
          <w:t>(95% CI = [</w:t>
        </w:r>
      </w:ins>
      <w:ins w:id="181" w:author="Björn Jörges" w:date="2020-04-18T04:34:00Z">
        <w:r w:rsidR="00DD6522">
          <w:t>0.326;0.378</w:t>
        </w:r>
      </w:ins>
      <w:ins w:id="182" w:author="Björn Jörges" w:date="2020-04-18T04:32:00Z">
        <w:r w:rsidR="00DD6522">
          <w:t>])</w:t>
        </w:r>
      </w:ins>
      <w:ins w:id="183" w:author="Björn Jörges" w:date="2020-04-18T04:30:00Z">
        <w:r w:rsidR="00DD6522">
          <w:t xml:space="preserve"> for 1g, </w:t>
        </w:r>
      </w:ins>
      <w:ins w:id="184" w:author="Björn Jörges" w:date="2020-04-18T04:31:00Z">
        <w:r w:rsidR="00DD6522">
          <w:t>0.382</w:t>
        </w:r>
      </w:ins>
      <w:ins w:id="185" w:author="Björn Jörges" w:date="2020-04-18T04:32:00Z">
        <w:r w:rsidR="00DD6522">
          <w:t xml:space="preserve"> </w:t>
        </w:r>
        <w:r w:rsidR="00DD6522">
          <w:t>(95% CI = [</w:t>
        </w:r>
      </w:ins>
      <w:ins w:id="186" w:author="Björn Jörges" w:date="2020-04-18T04:34:00Z">
        <w:r w:rsidR="00DD6522">
          <w:t>0.351;0.416</w:t>
        </w:r>
      </w:ins>
      <w:ins w:id="187" w:author="Björn Jörges" w:date="2020-04-18T04:32:00Z">
        <w:r w:rsidR="00DD6522">
          <w:t>])</w:t>
        </w:r>
      </w:ins>
      <w:ins w:id="188" w:author="Björn Jörges" w:date="2020-04-18T04:31:00Z">
        <w:r w:rsidR="00DD6522">
          <w:t xml:space="preserve"> for 1.15g and 0.413</w:t>
        </w:r>
      </w:ins>
      <w:ins w:id="189" w:author="Björn Jörges" w:date="2020-04-18T04:32:00Z">
        <w:r w:rsidR="00DD6522">
          <w:t xml:space="preserve"> </w:t>
        </w:r>
        <w:r w:rsidR="00DD6522">
          <w:t>(95% CI = [</w:t>
        </w:r>
      </w:ins>
      <w:ins w:id="190" w:author="Björn Jörges" w:date="2020-04-18T04:34:00Z">
        <w:r w:rsidR="00DD6522">
          <w:t>0.378;0.458</w:t>
        </w:r>
      </w:ins>
      <w:ins w:id="191" w:author="Björn Jörges" w:date="2020-04-18T04:32:00Z">
        <w:r w:rsidR="00DD6522">
          <w:t>])</w:t>
        </w:r>
      </w:ins>
      <w:ins w:id="192" w:author="Björn Jörges" w:date="2020-04-18T04:31:00Z">
        <w:r w:rsidR="00DD6522">
          <w:t xml:space="preserve"> for 1.3g.</w:t>
        </w:r>
      </w:ins>
      <w:ins w:id="193" w:author="Björn Jörges" w:date="2020-04-18T03:15:00Z">
        <w:r w:rsidR="000B263C">
          <w:t xml:space="preserve"> </w:t>
        </w:r>
      </w:ins>
      <w:del w:id="194" w:author="Björn Jörges" w:date="2020-04-17T21:54:00Z">
        <w:r w:rsidR="00DB447B" w:rsidDel="00FE7A04">
          <w:delText>-</w:delText>
        </w:r>
      </w:del>
      <w:del w:id="195" w:author="Björn Jörges" w:date="2020-04-17T21:48:00Z">
        <w:r w:rsidR="00DB447B" w:rsidDel="00FE7A04">
          <w:delText>0.0</w:delText>
        </w:r>
        <w:r w:rsidR="00573E06" w:rsidDel="00FE7A04">
          <w:delText>86</w:delText>
        </w:r>
      </w:del>
      <w:del w:id="196" w:author="Björn Jörges" w:date="2020-04-17T21:54:00Z">
        <w:r w:rsidR="00DB447B" w:rsidDel="00FE7A04">
          <w:delText>,-</w:delText>
        </w:r>
      </w:del>
      <w:del w:id="197" w:author="Björn Jörges" w:date="2020-04-17T21:48:00Z">
        <w:r w:rsidR="00DB447B" w:rsidDel="00FE7A04">
          <w:delText>0.07</w:delText>
        </w:r>
        <w:r w:rsidR="00573E06" w:rsidDel="00FE7A04">
          <w:delText>2</w:delText>
        </w:r>
      </w:del>
      <w:del w:id="198" w:author="Björn Jörges" w:date="2020-04-17T21:54:00Z">
        <w:r w:rsidR="00DB447B" w:rsidDel="00FE7A04">
          <w:delText>])</w:delText>
        </w:r>
      </w:del>
      <w:r w:rsidR="00064760">
        <w:t>.</w:t>
      </w:r>
      <w:ins w:id="199" w:author="Björn Jörges" w:date="2020-04-17T21:55:00Z">
        <w:r w:rsidR="00BB7CD7">
          <w:t xml:space="preserve"> </w:t>
        </w:r>
      </w:ins>
      <w:del w:id="200" w:author="Björn Jörges" w:date="2020-04-17T21:55:00Z">
        <w:r w:rsidR="00064760" w:rsidDel="00BB7CD7">
          <w:delText xml:space="preserve"> </w:delText>
        </w:r>
      </w:del>
      <w:del w:id="201" w:author="Björn Jörges" w:date="2020-04-17T20:04:00Z">
        <w:r w:rsidR="00064760" w:rsidDel="00795CAD">
          <w:delText xml:space="preserve">The reason is </w:delText>
        </w:r>
        <w:r w:rsidR="005A3235" w:rsidDel="00795CAD">
          <w:delText xml:space="preserve">most likely </w:delText>
        </w:r>
        <w:r w:rsidR="00064760" w:rsidDel="00795CAD">
          <w:delText xml:space="preserve">that </w:delText>
        </w:r>
        <w:r w:rsidR="005A3235" w:rsidDel="00795CAD">
          <w:delText>the interval for which the motion has to be extrapolated is shorter.</w:delText>
        </w:r>
        <w:r w:rsidR="00335AF6" w:rsidDel="00795CAD">
          <w:delText xml:space="preserve"> </w:delText>
        </w:r>
      </w:del>
      <w:ins w:id="202" w:author="Björn Jörges" w:date="2020-04-18T04:37:00Z">
        <w:r w:rsidR="002438E6">
          <w:fldChar w:fldCharType="begin"/>
        </w:r>
        <w:r w:rsidR="002438E6">
          <w:instrText xml:space="preserve"> REF _Ref38077054 \h </w:instrText>
        </w:r>
      </w:ins>
      <w:r w:rsidR="002438E6">
        <w:fldChar w:fldCharType="separate"/>
      </w:r>
      <w:ins w:id="203" w:author="Björn Jörges" w:date="2020-04-18T04:37:00Z">
        <w:r w:rsidR="002438E6" w:rsidRPr="00B377BA">
          <w:t xml:space="preserve">Table </w:t>
        </w:r>
        <w:r w:rsidR="002438E6">
          <w:rPr>
            <w:noProof/>
          </w:rPr>
          <w:t>1</w:t>
        </w:r>
        <w:r w:rsidR="002438E6">
          <w:fldChar w:fldCharType="end"/>
        </w:r>
      </w:ins>
      <w:del w:id="204" w:author="Björn Jörges" w:date="2020-04-18T04:37:00Z">
        <w:r w:rsidR="00D62B98" w:rsidDel="002438E6">
          <w:delText xml:space="preserve">Table 1 </w:delText>
        </w:r>
      </w:del>
      <w:r w:rsidR="00D62B98">
        <w:t>lists all mean temporal errors and the respective standard errors across participants.</w:t>
      </w:r>
      <w:ins w:id="205" w:author="Björn Jörges" w:date="2020-04-18T04:35:00Z">
        <w:r w:rsidR="002438E6">
          <w:t xml:space="preserve"> Note that, unlike the result</w:t>
        </w:r>
      </w:ins>
      <w:ins w:id="206" w:author="Björn Jörges" w:date="2020-04-18T04:36:00Z">
        <w:r w:rsidR="002438E6">
          <w:t xml:space="preserve">s from the Bayesian Mixed Model, the variability values from </w:t>
        </w:r>
      </w:ins>
      <w:ins w:id="207" w:author="Björn Jörges" w:date="2020-04-18T04:37:00Z">
        <w:r w:rsidR="002438E6">
          <w:fldChar w:fldCharType="begin"/>
        </w:r>
        <w:r w:rsidR="002438E6">
          <w:instrText xml:space="preserve"> REF _Ref38077054 \h </w:instrText>
        </w:r>
        <w:r w:rsidR="002438E6">
          <w:fldChar w:fldCharType="separate"/>
        </w:r>
        <w:r w:rsidR="002438E6" w:rsidRPr="00B377BA">
          <w:t xml:space="preserve">Table </w:t>
        </w:r>
        <w:r w:rsidR="002438E6">
          <w:rPr>
            <w:noProof/>
          </w:rPr>
          <w:t>1</w:t>
        </w:r>
        <w:r w:rsidR="002438E6">
          <w:fldChar w:fldCharType="end"/>
        </w:r>
        <w:r w:rsidR="002438E6">
          <w:t xml:space="preserve"> </w:t>
        </w:r>
      </w:ins>
      <w:ins w:id="208" w:author="Björn Jörges" w:date="2020-04-18T04:36:00Z">
        <w:r w:rsidR="002438E6">
          <w:t xml:space="preserve">also include variability that the model </w:t>
        </w:r>
      </w:ins>
      <w:ins w:id="209" w:author="Björn Jörges" w:date="2020-04-18T04:43:00Z">
        <w:r w:rsidR="00DD4A15">
          <w:t>assigns to the individual.</w:t>
        </w:r>
      </w:ins>
    </w:p>
    <w:p w14:paraId="7BA640E4" w14:textId="691EADE2" w:rsidR="00B377BA" w:rsidRPr="00B377BA" w:rsidRDefault="00B377BA" w:rsidP="00BE7928">
      <w:pPr>
        <w:pStyle w:val="Caption"/>
        <w:spacing w:line="480" w:lineRule="auto"/>
        <w:rPr>
          <w:lang w:val="en-US"/>
        </w:rPr>
      </w:pPr>
      <w:bookmarkStart w:id="210" w:name="_Ref38077054"/>
      <w:r w:rsidRPr="00B377BA">
        <w:rPr>
          <w:lang w:val="en-US"/>
        </w:rPr>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F26F6E">
        <w:rPr>
          <w:noProof/>
          <w:lang w:val="en-US"/>
        </w:rPr>
        <w:t>1</w:t>
      </w:r>
      <w:r w:rsidR="00F01E10">
        <w:rPr>
          <w:lang w:val="en-US"/>
        </w:rPr>
        <w:fldChar w:fldCharType="end"/>
      </w:r>
      <w:bookmarkEnd w:id="210"/>
      <w:r w:rsidRPr="00B377BA">
        <w:rPr>
          <w:lang w:val="en-US"/>
        </w:rPr>
        <w:t>: Means and standard d</w:t>
      </w:r>
      <w:r>
        <w:rPr>
          <w:lang w:val="en-US"/>
        </w:rPr>
        <w:t>eviations observed for the temporal errors divided by gravities and initial vertical velocities.</w:t>
      </w:r>
    </w:p>
    <w:p w14:paraId="605EB236" w14:textId="56E927DF" w:rsidR="00112346" w:rsidRDefault="00744972" w:rsidP="00BE7928">
      <w:pPr>
        <w:spacing w:line="480" w:lineRule="auto"/>
        <w:jc w:val="both"/>
      </w:pPr>
      <w:r>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3AA4EC7D" w:rsidR="00112346" w:rsidRDefault="0079443E">
      <w:pPr>
        <w:spacing w:line="480" w:lineRule="auto"/>
        <w:ind w:left="720" w:hanging="720"/>
        <w:jc w:val="both"/>
        <w:pPrChange w:id="211" w:author="Björn Jörges" w:date="2020-04-17T21:11:00Z">
          <w:pPr>
            <w:spacing w:line="480" w:lineRule="auto"/>
            <w:jc w:val="both"/>
          </w:pPr>
        </w:pPrChange>
      </w:pPr>
      <m:oMathPara>
        <m:oMath>
          <m:r>
            <w:ins w:id="212" w:author="Björn Jörges" w:date="2020-04-17T21:11:00Z">
              <w:rPr>
                <w:rFonts w:ascii="Cambria Math" w:hAnsi="Cambria Math"/>
              </w:rPr>
              <m:t>Error Ratio</m:t>
            </w:ins>
          </m:r>
          <m:r>
            <w:del w:id="213" w:author="Björn Jörges" w:date="2020-04-17T21:11:00Z">
              <w:rPr>
                <w:rFonts w:ascii="Cambria Math" w:hAnsi="Cambria Math"/>
              </w:rPr>
              <m:t xml:space="preserve">TimingError </m:t>
            </w:del>
          </m:r>
          <m:r>
            <w:rPr>
              <w:rFonts w:ascii="Cambria Math" w:hAnsi="Cambria Math"/>
            </w:rPr>
            <m:t>~</m:t>
          </m:r>
          <m:r>
            <w:ins w:id="214" w:author="Björn Jörges" w:date="2020-04-17T21:11:00Z">
              <w:rPr>
                <w:rFonts w:ascii="Cambria Math" w:hAnsi="Cambria Math"/>
              </w:rPr>
              <m:t xml:space="preserve"> </m:t>
            </w:ins>
          </m:r>
          <m:r>
            <w:rPr>
              <w:rFonts w:ascii="Cambria Math" w:hAnsi="Cambria Math"/>
            </w:rPr>
            <m:t>Gravity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0B6814D5" w:rsidR="00744972" w:rsidRDefault="00573E06" w:rsidP="00BE7928">
      <w:pPr>
        <w:spacing w:line="480" w:lineRule="auto"/>
        <w:jc w:val="both"/>
      </w:pPr>
      <w:r>
        <w:lastRenderedPageBreak/>
        <w:t xml:space="preserve">We tested the hypothesis that Gravity would lead to lower variability. The posterior probability of this hypothesis being true was </w:t>
      </w:r>
      <w:del w:id="215" w:author="Björn Jörges" w:date="2020-04-17T21:57:00Z">
        <w:r w:rsidDel="00BB7CD7">
          <w:delText>nearly 1</w:delText>
        </w:r>
      </w:del>
      <w:ins w:id="216" w:author="Björn Jörges" w:date="2020-04-17T21:57:00Z">
        <w:r w:rsidR="00BB7CD7">
          <w:t>&gt; 0.999</w:t>
        </w:r>
      </w:ins>
      <w:r>
        <w:t xml:space="preserve">, with a sigma </w:t>
      </w:r>
      <w:del w:id="217" w:author="Björn Jörges" w:date="2020-04-18T03:14:00Z">
        <w:r w:rsidDel="006B33E3">
          <w:delText xml:space="preserve">value </w:delText>
        </w:r>
      </w:del>
      <w:ins w:id="218" w:author="Björn Jörges" w:date="2020-04-18T03:14:00Z">
        <w:r w:rsidR="006B33E3">
          <w:t>coefficient</w:t>
        </w:r>
        <w:r w:rsidR="006B33E3">
          <w:t xml:space="preserve"> </w:t>
        </w:r>
      </w:ins>
      <w:r>
        <w:t>for Gravity of -0.0</w:t>
      </w:r>
      <w:ins w:id="219" w:author="Björn Jörges" w:date="2020-04-18T04:18:00Z">
        <w:r w:rsidR="00C36F19">
          <w:t>11</w:t>
        </w:r>
      </w:ins>
      <w:del w:id="220" w:author="Björn Jörges" w:date="2020-04-17T21:57:00Z">
        <w:r w:rsidDel="0071650C">
          <w:delText>09</w:delText>
        </w:r>
      </w:del>
      <w:r>
        <w:t> (</w:t>
      </w:r>
      <w:ins w:id="221" w:author="Björn Jörges" w:date="2020-04-17T21:57:00Z">
        <w:r w:rsidR="0071650C">
          <w:t>SE = </w:t>
        </w:r>
      </w:ins>
      <w:ins w:id="222" w:author="Björn Jörges" w:date="2020-04-17T21:58:00Z">
        <w:r w:rsidR="0071650C">
          <w:t>0.00</w:t>
        </w:r>
      </w:ins>
      <w:ins w:id="223" w:author="Björn Jörges" w:date="2020-04-18T04:17:00Z">
        <w:r w:rsidR="00C36F19">
          <w:t>4</w:t>
        </w:r>
      </w:ins>
      <w:ins w:id="224" w:author="Björn Jörges" w:date="2020-04-17T21:57:00Z">
        <w:r w:rsidR="0071650C">
          <w:t xml:space="preserve">; </w:t>
        </w:r>
      </w:ins>
      <w:del w:id="225" w:author="Björn Jörges" w:date="2020-04-18T04:21:00Z">
        <w:r w:rsidDel="00C36F19">
          <w:delText>CI </w:delText>
        </w:r>
      </w:del>
      <w:ins w:id="226" w:author="Björn Jörges" w:date="2020-04-18T04:21:00Z">
        <w:r w:rsidR="00C36F19">
          <w:t>95 % Confidence Interval</w:t>
        </w:r>
        <w:r w:rsidR="00C36F19">
          <w:t> </w:t>
        </w:r>
      </w:ins>
      <w:r>
        <w:t>= [-0.01</w:t>
      </w:r>
      <w:ins w:id="227" w:author="Björn Jörges" w:date="2020-04-17T21:58:00Z">
        <w:r w:rsidR="00111D96">
          <w:t>4</w:t>
        </w:r>
      </w:ins>
      <w:del w:id="228" w:author="Björn Jörges" w:date="2020-04-17T21:58:00Z">
        <w:r w:rsidDel="00111D96">
          <w:delText>2</w:delText>
        </w:r>
      </w:del>
      <w:r>
        <w:t>,-0.00</w:t>
      </w:r>
      <w:ins w:id="229" w:author="Björn Jörges" w:date="2020-04-17T21:58:00Z">
        <w:r w:rsidR="00111D96">
          <w:t>9</w:t>
        </w:r>
      </w:ins>
      <w:del w:id="230" w:author="Björn Jörges" w:date="2020-04-17T21:58:00Z">
        <w:r w:rsidDel="00111D96">
          <w:delText>6</w:delText>
        </w:r>
      </w:del>
      <w:r>
        <w:t>]</w:t>
      </w:r>
      <w:ins w:id="231" w:author="Björn Jörges" w:date="2020-04-18T04:19:00Z">
        <w:r w:rsidR="00C36F19">
          <w:t xml:space="preserve"> in the log space</w:t>
        </w:r>
      </w:ins>
      <w:r>
        <w:t>.</w:t>
      </w:r>
      <w:ins w:id="232" w:author="Björn Jörges" w:date="2020-04-18T04:19:00Z">
        <w:r w:rsidR="00C36F19">
          <w:t xml:space="preserve"> That is, </w:t>
        </w:r>
      </w:ins>
      <w:ins w:id="233" w:author="Björn Jörges" w:date="2020-04-18T04:20:00Z">
        <w:r w:rsidR="00C36F19">
          <w:t xml:space="preserve">the standard deviation of distribution of </w:t>
        </w:r>
      </w:ins>
      <w:ins w:id="234" w:author="Björn Jörges" w:date="2020-04-18T04:23:00Z">
        <w:r w:rsidR="00C36F19">
          <w:t>-</w:t>
        </w:r>
      </w:ins>
      <w:ins w:id="235" w:author="Björn Jörges" w:date="2020-04-18T04:20:00Z">
        <w:r w:rsidR="00C36F19">
          <w:t>1g responses in regular space is 0.4</w:t>
        </w:r>
      </w:ins>
      <w:ins w:id="236" w:author="Björn Jörges" w:date="2020-04-18T04:21:00Z">
        <w:r w:rsidR="00C36F19">
          <w:t>26 (95% Confidence Interval</w:t>
        </w:r>
      </w:ins>
      <w:ins w:id="237" w:author="Björn Jörges" w:date="2020-04-18T04:22:00Z">
        <w:r w:rsidR="00C36F19">
          <w:t xml:space="preserve"> </w:t>
        </w:r>
      </w:ins>
      <w:ins w:id="238" w:author="Björn Jörges" w:date="2020-04-18T04:21:00Z">
        <w:r w:rsidR="00C36F19">
          <w:t>=</w:t>
        </w:r>
      </w:ins>
      <w:ins w:id="239" w:author="Björn Jörges" w:date="2020-04-18T04:22:00Z">
        <w:r w:rsidR="00C36F19">
          <w:t xml:space="preserve"> </w:t>
        </w:r>
      </w:ins>
      <w:ins w:id="240" w:author="Björn Jörges" w:date="2020-04-18T04:21:00Z">
        <w:r w:rsidR="00C36F19">
          <w:t>[0.414;0.439]</w:t>
        </w:r>
      </w:ins>
      <w:ins w:id="241" w:author="Björn Jörges" w:date="2020-04-18T04:22:00Z">
        <w:r w:rsidR="00C36F19">
          <w:t>), while the standard deviation of the distribution of 1g responses in regular space is 0.344 (95%</w:t>
        </w:r>
      </w:ins>
      <w:ins w:id="242" w:author="Björn Jörges" w:date="2020-04-18T04:23:00Z">
        <w:r w:rsidR="00C36F19">
          <w:t xml:space="preserve"> Confidence Interval = [0.334;0.353]).</w:t>
        </w:r>
      </w:ins>
      <w:ins w:id="243" w:author="Björn Jörges" w:date="2020-04-18T03:59:00Z">
        <w:r w:rsidR="003B7F63">
          <w:t xml:space="preserve"> </w:t>
        </w:r>
      </w:ins>
      <w:del w:id="244" w:author="Björn Jörges" w:date="2020-04-18T03:59:00Z">
        <w:r w:rsidDel="003B7F63">
          <w:delText xml:space="preserve"> </w:delText>
        </w:r>
      </w:del>
      <w:r>
        <w:t>This</w:t>
      </w:r>
      <w:r w:rsidR="00744972">
        <w:t xml:space="preserve"> indicat</w:t>
      </w:r>
      <w:r w:rsidR="001908AE">
        <w:t>es</w:t>
      </w:r>
      <w:r w:rsidR="00744972">
        <w:t xml:space="preserve"> that the absolute error is lower and thus the precision is higher for 1g than for -1g. On a theoretical level, this </w:t>
      </w:r>
      <w:r w:rsidR="007F0B9A">
        <w:t xml:space="preserve">is in line </w:t>
      </w:r>
      <w:r w:rsidR="00744972">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rsidR="00744972">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BE7928">
      <w:pPr>
        <w:pStyle w:val="Heading1"/>
        <w:spacing w:line="480" w:lineRule="auto"/>
        <w:rPr>
          <w:lang w:val="en-US"/>
        </w:rPr>
      </w:pPr>
    </w:p>
    <w:p w14:paraId="35A7B314" w14:textId="0E02AB67" w:rsidR="00FD302A" w:rsidRDefault="006B4496" w:rsidP="00BE7928">
      <w:pPr>
        <w:pStyle w:val="Heading1"/>
        <w:spacing w:line="480" w:lineRule="auto"/>
        <w:rPr>
          <w:lang w:val="en-US"/>
        </w:rPr>
      </w:pPr>
      <w:r>
        <w:rPr>
          <w:lang w:val="en-US"/>
        </w:rPr>
        <w:t>Simulations</w:t>
      </w:r>
    </w:p>
    <w:p w14:paraId="03750082" w14:textId="77777777" w:rsidR="006B4496" w:rsidRDefault="006B4496" w:rsidP="00BE7928">
      <w:pPr>
        <w:spacing w:line="480" w:lineRule="auto"/>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BE7928">
      <w:pPr>
        <w:spacing w:line="480" w:lineRule="auto"/>
      </w:pPr>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F451F8" w:rsidRDefault="000A5C20" w:rsidP="00BE7928">
            <w:pPr>
              <w:pStyle w:val="MaterialsandMethodsText"/>
              <w:spacing w:line="480" w:lineRule="auto"/>
              <w:rPr>
                <w:sz w:val="20"/>
                <w:szCs w:val="20"/>
                <w:rPrChange w:id="245" w:author="Björn Jörges" w:date="2020-04-18T00:53:00Z">
                  <w:rPr/>
                </w:rPrChange>
              </w:rPr>
            </w:pPr>
            <m:oMathPara>
              <m:oMath>
                <m:sSub>
                  <m:sSubPr>
                    <m:ctrlPr>
                      <w:rPr>
                        <w:rFonts w:ascii="Cambria Math" w:hAnsi="Cambria Math"/>
                        <w:i/>
                        <w:sz w:val="20"/>
                        <w:szCs w:val="20"/>
                        <w:rPrChange w:id="246" w:author="Björn Jörges" w:date="2020-04-18T00:53:00Z">
                          <w:rPr>
                            <w:rFonts w:ascii="Cambria Math" w:hAnsi="Cambria Math"/>
                            <w:i/>
                          </w:rPr>
                        </w:rPrChange>
                      </w:rPr>
                    </m:ctrlPr>
                  </m:sSubPr>
                  <m:e>
                    <m:r>
                      <w:rPr>
                        <w:rFonts w:ascii="Cambria Math" w:hAnsi="Cambria Math"/>
                        <w:sz w:val="20"/>
                        <w:szCs w:val="20"/>
                        <w:rPrChange w:id="247" w:author="Björn Jörges" w:date="2020-04-18T00:53:00Z">
                          <w:rPr>
                            <w:rFonts w:ascii="Cambria Math" w:hAnsi="Cambria Math"/>
                          </w:rPr>
                        </w:rPrChange>
                      </w:rPr>
                      <m:t>d</m:t>
                    </m:r>
                  </m:e>
                  <m:sub>
                    <m:r>
                      <w:rPr>
                        <w:rFonts w:ascii="Cambria Math" w:hAnsi="Cambria Math"/>
                        <w:sz w:val="20"/>
                        <w:szCs w:val="20"/>
                        <w:rPrChange w:id="248" w:author="Björn Jörges" w:date="2020-04-18T00:53:00Z">
                          <w:rPr>
                            <w:rFonts w:ascii="Cambria Math" w:hAnsi="Cambria Math"/>
                          </w:rPr>
                        </w:rPrChange>
                      </w:rPr>
                      <m:t>y</m:t>
                    </m:r>
                  </m:sub>
                </m:sSub>
                <m:r>
                  <w:rPr>
                    <w:rFonts w:ascii="Cambria Math" w:hAnsi="Cambria Math"/>
                    <w:sz w:val="20"/>
                    <w:szCs w:val="20"/>
                    <w:rPrChange w:id="249" w:author="Björn Jörges" w:date="2020-04-18T00:53:00Z">
                      <w:rPr>
                        <w:rFonts w:ascii="Cambria Math" w:hAnsi="Cambria Math"/>
                      </w:rPr>
                    </w:rPrChange>
                  </w:rPr>
                  <m:t>=</m:t>
                </m:r>
                <m:f>
                  <m:fPr>
                    <m:ctrlPr>
                      <w:rPr>
                        <w:rFonts w:ascii="Cambria Math" w:hAnsi="Cambria Math"/>
                        <w:i/>
                        <w:sz w:val="20"/>
                        <w:szCs w:val="20"/>
                        <w:rPrChange w:id="250" w:author="Björn Jörges" w:date="2020-04-18T00:53:00Z">
                          <w:rPr>
                            <w:rFonts w:ascii="Cambria Math" w:hAnsi="Cambria Math"/>
                            <w:i/>
                          </w:rPr>
                        </w:rPrChange>
                      </w:rPr>
                    </m:ctrlPr>
                  </m:fPr>
                  <m:num>
                    <m:r>
                      <w:rPr>
                        <w:rFonts w:ascii="Cambria Math" w:hAnsi="Cambria Math"/>
                        <w:sz w:val="20"/>
                        <w:szCs w:val="20"/>
                        <w:rPrChange w:id="251" w:author="Björn Jörges" w:date="2020-04-18T00:53:00Z">
                          <w:rPr>
                            <w:rFonts w:ascii="Cambria Math" w:hAnsi="Cambria Math"/>
                          </w:rPr>
                        </w:rPrChange>
                      </w:rPr>
                      <m:t>g</m:t>
                    </m:r>
                  </m:num>
                  <m:den>
                    <m:r>
                      <w:rPr>
                        <w:rFonts w:ascii="Cambria Math" w:hAnsi="Cambria Math"/>
                        <w:sz w:val="20"/>
                        <w:szCs w:val="20"/>
                        <w:rPrChange w:id="252" w:author="Björn Jörges" w:date="2020-04-18T00:53:00Z">
                          <w:rPr>
                            <w:rFonts w:ascii="Cambria Math" w:hAnsi="Cambria Math"/>
                          </w:rPr>
                        </w:rPrChange>
                      </w:rPr>
                      <m:t>2</m:t>
                    </m:r>
                  </m:den>
                </m:f>
                <m:r>
                  <w:rPr>
                    <w:rFonts w:ascii="Cambria Math" w:hAnsi="Cambria Math"/>
                    <w:sz w:val="20"/>
                    <w:szCs w:val="20"/>
                    <w:rPrChange w:id="253" w:author="Björn Jörges" w:date="2020-04-18T00:53:00Z">
                      <w:rPr>
                        <w:rFonts w:ascii="Cambria Math" w:hAnsi="Cambria Math"/>
                      </w:rPr>
                    </w:rPrChange>
                  </w:rPr>
                  <m:t>*</m:t>
                </m:r>
                <m:sSup>
                  <m:sSupPr>
                    <m:ctrlPr>
                      <w:rPr>
                        <w:rFonts w:ascii="Cambria Math" w:hAnsi="Cambria Math"/>
                        <w:i/>
                        <w:sz w:val="20"/>
                        <w:szCs w:val="20"/>
                        <w:rPrChange w:id="254" w:author="Björn Jörges" w:date="2020-04-18T00:53:00Z">
                          <w:rPr>
                            <w:rFonts w:ascii="Cambria Math" w:hAnsi="Cambria Math"/>
                            <w:i/>
                          </w:rPr>
                        </w:rPrChange>
                      </w:rPr>
                    </m:ctrlPr>
                  </m:sSupPr>
                  <m:e>
                    <m:r>
                      <w:rPr>
                        <w:rFonts w:ascii="Cambria Math" w:hAnsi="Cambria Math"/>
                        <w:sz w:val="20"/>
                        <w:szCs w:val="20"/>
                        <w:rPrChange w:id="255" w:author="Björn Jörges" w:date="2020-04-18T00:53:00Z">
                          <w:rPr>
                            <w:rFonts w:ascii="Cambria Math" w:hAnsi="Cambria Math"/>
                          </w:rPr>
                        </w:rPrChange>
                      </w:rPr>
                      <m:t>t</m:t>
                    </m:r>
                  </m:e>
                  <m:sup>
                    <m:r>
                      <w:rPr>
                        <w:rFonts w:ascii="Cambria Math" w:hAnsi="Cambria Math"/>
                        <w:sz w:val="20"/>
                        <w:szCs w:val="20"/>
                        <w:rPrChange w:id="256" w:author="Björn Jörges" w:date="2020-04-18T00:53:00Z">
                          <w:rPr>
                            <w:rFonts w:ascii="Cambria Math" w:hAnsi="Cambria Math"/>
                          </w:rPr>
                        </w:rPrChange>
                      </w:rPr>
                      <m:t>2</m:t>
                    </m:r>
                  </m:sup>
                </m:sSup>
                <m:r>
                  <w:rPr>
                    <w:rFonts w:ascii="Cambria Math" w:hAnsi="Cambria Math"/>
                    <w:sz w:val="20"/>
                    <w:szCs w:val="20"/>
                    <w:rPrChange w:id="257" w:author="Björn Jörges" w:date="2020-04-18T00:53:00Z">
                      <w:rPr>
                        <w:rFonts w:ascii="Cambria Math" w:hAnsi="Cambria Math"/>
                      </w:rPr>
                    </w:rPrChange>
                  </w:rPr>
                  <m:t>+</m:t>
                </m:r>
                <m:sSub>
                  <m:sSubPr>
                    <m:ctrlPr>
                      <w:rPr>
                        <w:rFonts w:ascii="Cambria Math" w:hAnsi="Cambria Math"/>
                        <w:i/>
                        <w:sz w:val="20"/>
                        <w:szCs w:val="20"/>
                        <w:rPrChange w:id="258" w:author="Björn Jörges" w:date="2020-04-18T00:53:00Z">
                          <w:rPr>
                            <w:rFonts w:ascii="Cambria Math" w:hAnsi="Cambria Math"/>
                            <w:i/>
                          </w:rPr>
                        </w:rPrChange>
                      </w:rPr>
                    </m:ctrlPr>
                  </m:sSubPr>
                  <m:e>
                    <m:r>
                      <w:rPr>
                        <w:rFonts w:ascii="Cambria Math" w:hAnsi="Cambria Math"/>
                        <w:sz w:val="20"/>
                        <w:szCs w:val="20"/>
                        <w:rPrChange w:id="259" w:author="Björn Jörges" w:date="2020-04-18T00:53:00Z">
                          <w:rPr>
                            <w:rFonts w:ascii="Cambria Math" w:hAnsi="Cambria Math"/>
                          </w:rPr>
                        </w:rPrChange>
                      </w:rPr>
                      <m:t>v</m:t>
                    </m:r>
                  </m:e>
                  <m:sub>
                    <m:r>
                      <w:rPr>
                        <w:rFonts w:ascii="Cambria Math" w:hAnsi="Cambria Math"/>
                        <w:sz w:val="20"/>
                        <w:szCs w:val="20"/>
                        <w:rPrChange w:id="260" w:author="Björn Jörges" w:date="2020-04-18T00:53:00Z">
                          <w:rPr>
                            <w:rFonts w:ascii="Cambria Math" w:hAnsi="Cambria Math"/>
                          </w:rPr>
                        </w:rPrChange>
                      </w:rPr>
                      <m:t>y</m:t>
                    </m:r>
                  </m:sub>
                </m:sSub>
                <m:r>
                  <w:rPr>
                    <w:rFonts w:ascii="Cambria Math" w:hAnsi="Cambria Math"/>
                    <w:sz w:val="20"/>
                    <w:szCs w:val="20"/>
                    <w:rPrChange w:id="261" w:author="Björn Jörges" w:date="2020-04-18T00:53:00Z">
                      <w:rPr>
                        <w:rFonts w:ascii="Cambria Math" w:hAnsi="Cambria Math"/>
                      </w:rPr>
                    </w:rPrChange>
                  </w:rPr>
                  <m:t>*t</m:t>
                </m:r>
              </m:oMath>
            </m:oMathPara>
          </w:p>
        </w:tc>
        <w:tc>
          <w:tcPr>
            <w:tcW w:w="783" w:type="dxa"/>
            <w:shd w:val="clear" w:color="auto" w:fill="FFFFFF" w:themeFill="background1"/>
            <w:vAlign w:val="center"/>
          </w:tcPr>
          <w:p w14:paraId="283F15B0" w14:textId="615B0A62" w:rsidR="006C014A" w:rsidRPr="00277A48" w:rsidRDefault="006C014A" w:rsidP="00BE7928">
            <w:pPr>
              <w:pStyle w:val="MaterialsandMethodsText"/>
              <w:spacing w:line="480" w:lineRule="auto"/>
            </w:pPr>
            <w:r w:rsidRPr="00277A48">
              <w:t>[</w:t>
            </w:r>
            <w:ins w:id="262" w:author="Björn Jörges" w:date="2020-04-17T21:37:00Z">
              <w:r w:rsidR="002A2F46">
                <w:t>6</w:t>
              </w:r>
            </w:ins>
            <w:del w:id="263" w:author="Björn Jörges" w:date="2020-04-17T21:37:00Z">
              <w:r w:rsidDel="002A2F46">
                <w:delText>4</w:delText>
              </w:r>
            </w:del>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Pr="00F451F8" w:rsidRDefault="000A5C20" w:rsidP="00BE7928">
            <w:pPr>
              <w:pStyle w:val="MaterialsandMethodsText"/>
              <w:spacing w:line="480" w:lineRule="auto"/>
              <w:rPr>
                <w:rFonts w:ascii="Times New Roman" w:eastAsia="MS Mincho" w:hAnsi="Times New Roman"/>
                <w:sz w:val="20"/>
                <w:szCs w:val="20"/>
                <w:rPrChange w:id="264" w:author="Björn Jörges" w:date="2020-04-18T00:53:00Z">
                  <w:rPr>
                    <w:rFonts w:ascii="Times New Roman" w:eastAsia="MS Mincho" w:hAnsi="Times New Roman"/>
                    <w:szCs w:val="16"/>
                  </w:rPr>
                </w:rPrChange>
              </w:rPr>
            </w:pPr>
            <m:oMathPara>
              <m:oMath>
                <m:sSub>
                  <m:sSubPr>
                    <m:ctrlPr>
                      <w:rPr>
                        <w:rFonts w:ascii="Cambria Math" w:hAnsi="Cambria Math" w:cstheme="minorHAnsi"/>
                        <w:i/>
                        <w:sz w:val="20"/>
                        <w:szCs w:val="20"/>
                        <w:rPrChange w:id="265" w:author="Björn Jörges" w:date="2020-04-18T00:53:00Z">
                          <w:rPr>
                            <w:rFonts w:ascii="Cambria Math" w:hAnsi="Cambria Math" w:cstheme="minorHAnsi"/>
                            <w:i/>
                            <w:szCs w:val="16"/>
                          </w:rPr>
                        </w:rPrChange>
                      </w:rPr>
                    </m:ctrlPr>
                  </m:sSubPr>
                  <m:e>
                    <m:r>
                      <w:rPr>
                        <w:rFonts w:ascii="Cambria Math" w:hAnsi="Cambria Math" w:cstheme="minorHAnsi"/>
                        <w:sz w:val="20"/>
                        <w:szCs w:val="20"/>
                        <w:rPrChange w:id="266" w:author="Björn Jörges" w:date="2020-04-18T00:53:00Z">
                          <w:rPr>
                            <w:rFonts w:ascii="Cambria Math" w:hAnsi="Cambria Math" w:cstheme="minorHAnsi"/>
                            <w:szCs w:val="16"/>
                          </w:rPr>
                        </w:rPrChange>
                      </w:rPr>
                      <m:t>t</m:t>
                    </m:r>
                  </m:e>
                  <m:sub>
                    <m:r>
                      <w:rPr>
                        <w:rFonts w:ascii="Cambria Math" w:hAnsi="Cambria Math" w:cstheme="minorHAnsi"/>
                        <w:sz w:val="20"/>
                        <w:szCs w:val="20"/>
                        <w:rPrChange w:id="267" w:author="Björn Jörges" w:date="2020-04-18T00:53:00Z">
                          <w:rPr>
                            <w:rFonts w:ascii="Cambria Math" w:hAnsi="Cambria Math" w:cstheme="minorHAnsi"/>
                            <w:szCs w:val="16"/>
                          </w:rPr>
                        </w:rPrChange>
                      </w:rPr>
                      <m:t>1/2</m:t>
                    </m:r>
                  </m:sub>
                </m:sSub>
                <m:r>
                  <w:rPr>
                    <w:rFonts w:ascii="Cambria Math" w:eastAsia="MS Mincho" w:hAnsi="Cambria Math"/>
                    <w:sz w:val="20"/>
                    <w:szCs w:val="20"/>
                    <w:rPrChange w:id="268" w:author="Björn Jörges" w:date="2020-04-18T00:53:00Z">
                      <w:rPr>
                        <w:rFonts w:ascii="Cambria Math" w:eastAsia="MS Mincho" w:hAnsi="Cambria Math"/>
                        <w:szCs w:val="16"/>
                      </w:rPr>
                    </w:rPrChange>
                  </w:rPr>
                  <m:t xml:space="preserve">= </m:t>
                </m:r>
                <m:f>
                  <m:fPr>
                    <m:ctrlPr>
                      <w:rPr>
                        <w:rFonts w:ascii="Cambria Math" w:eastAsia="MS Mincho" w:hAnsi="Cambria Math"/>
                        <w:i/>
                        <w:sz w:val="20"/>
                        <w:szCs w:val="20"/>
                        <w:rPrChange w:id="269" w:author="Björn Jörges" w:date="2020-04-18T00:53:00Z">
                          <w:rPr>
                            <w:rFonts w:ascii="Cambria Math" w:eastAsia="MS Mincho" w:hAnsi="Cambria Math"/>
                            <w:i/>
                            <w:szCs w:val="16"/>
                          </w:rPr>
                        </w:rPrChange>
                      </w:rPr>
                    </m:ctrlPr>
                  </m:fPr>
                  <m:num>
                    <m:r>
                      <w:rPr>
                        <w:rFonts w:ascii="Cambria Math" w:eastAsia="MS Mincho" w:hAnsi="Cambria Math"/>
                        <w:sz w:val="20"/>
                        <w:szCs w:val="20"/>
                        <w:rPrChange w:id="270" w:author="Björn Jörges" w:date="2020-04-18T00:53:00Z">
                          <w:rPr>
                            <w:rFonts w:ascii="Cambria Math" w:eastAsia="MS Mincho" w:hAnsi="Cambria Math"/>
                            <w:szCs w:val="16"/>
                          </w:rPr>
                        </w:rPrChange>
                      </w:rPr>
                      <m:t>-</m:t>
                    </m:r>
                    <m:sSub>
                      <m:sSubPr>
                        <m:ctrlPr>
                          <w:rPr>
                            <w:rFonts w:ascii="Cambria Math" w:hAnsi="Cambria Math"/>
                            <w:i/>
                            <w:sz w:val="20"/>
                            <w:szCs w:val="20"/>
                            <w:rPrChange w:id="271" w:author="Björn Jörges" w:date="2020-04-18T00:53:00Z">
                              <w:rPr>
                                <w:rFonts w:ascii="Cambria Math" w:hAnsi="Cambria Math"/>
                                <w:i/>
                              </w:rPr>
                            </w:rPrChange>
                          </w:rPr>
                        </m:ctrlPr>
                      </m:sSubPr>
                      <m:e>
                        <m:r>
                          <w:rPr>
                            <w:rFonts w:ascii="Cambria Math" w:hAnsi="Cambria Math"/>
                            <w:sz w:val="20"/>
                            <w:szCs w:val="20"/>
                            <w:rPrChange w:id="272" w:author="Björn Jörges" w:date="2020-04-18T00:53:00Z">
                              <w:rPr>
                                <w:rFonts w:ascii="Cambria Math" w:hAnsi="Cambria Math"/>
                              </w:rPr>
                            </w:rPrChange>
                          </w:rPr>
                          <m:t>v</m:t>
                        </m:r>
                      </m:e>
                      <m:sub>
                        <m:r>
                          <w:rPr>
                            <w:rFonts w:ascii="Cambria Math" w:hAnsi="Cambria Math"/>
                            <w:sz w:val="20"/>
                            <w:szCs w:val="20"/>
                            <w:rPrChange w:id="273" w:author="Björn Jörges" w:date="2020-04-18T00:53:00Z">
                              <w:rPr>
                                <w:rFonts w:ascii="Cambria Math" w:hAnsi="Cambria Math"/>
                              </w:rPr>
                            </w:rPrChange>
                          </w:rPr>
                          <m:t>y</m:t>
                        </m:r>
                      </m:sub>
                    </m:sSub>
                    <m:f>
                      <m:fPr>
                        <m:ctrlPr>
                          <w:rPr>
                            <w:rFonts w:ascii="Cambria Math" w:eastAsia="MS Mincho" w:hAnsi="Cambria Math"/>
                            <w:i/>
                            <w:sz w:val="20"/>
                            <w:szCs w:val="20"/>
                            <w:rPrChange w:id="274" w:author="Björn Jörges" w:date="2020-04-18T00:53:00Z">
                              <w:rPr>
                                <w:rFonts w:ascii="Cambria Math" w:eastAsia="MS Mincho" w:hAnsi="Cambria Math"/>
                                <w:i/>
                                <w:szCs w:val="16"/>
                              </w:rPr>
                            </w:rPrChange>
                          </w:rPr>
                        </m:ctrlPr>
                      </m:fPr>
                      <m:num>
                        <m:r>
                          <w:rPr>
                            <w:rFonts w:ascii="Cambria Math" w:eastAsia="MS Mincho" w:hAnsi="Cambria Math"/>
                            <w:sz w:val="20"/>
                            <w:szCs w:val="20"/>
                            <w:rPrChange w:id="275" w:author="Björn Jörges" w:date="2020-04-18T00:53:00Z">
                              <w:rPr>
                                <w:rFonts w:ascii="Cambria Math" w:eastAsia="MS Mincho" w:hAnsi="Cambria Math"/>
                                <w:szCs w:val="16"/>
                              </w:rPr>
                            </w:rPrChange>
                          </w:rPr>
                          <m:t>+</m:t>
                        </m:r>
                      </m:num>
                      <m:den>
                        <m:r>
                          <w:rPr>
                            <w:rFonts w:ascii="Cambria Math" w:eastAsia="MS Mincho" w:hAnsi="Cambria Math"/>
                            <w:sz w:val="20"/>
                            <w:szCs w:val="20"/>
                            <w:rPrChange w:id="276" w:author="Björn Jörges" w:date="2020-04-18T00:53:00Z">
                              <w:rPr>
                                <w:rFonts w:ascii="Cambria Math" w:eastAsia="MS Mincho" w:hAnsi="Cambria Math"/>
                                <w:szCs w:val="16"/>
                              </w:rPr>
                            </w:rPrChange>
                          </w:rPr>
                          <m:t>-</m:t>
                        </m:r>
                      </m:den>
                    </m:f>
                    <m:sSup>
                      <m:sSupPr>
                        <m:ctrlPr>
                          <w:rPr>
                            <w:rFonts w:ascii="Cambria Math" w:eastAsia="MS Mincho" w:hAnsi="Cambria Math"/>
                            <w:i/>
                            <w:sz w:val="20"/>
                            <w:szCs w:val="20"/>
                            <w:rPrChange w:id="277" w:author="Björn Jörges" w:date="2020-04-18T00:53:00Z">
                              <w:rPr>
                                <w:rFonts w:ascii="Cambria Math" w:eastAsia="MS Mincho" w:hAnsi="Cambria Math"/>
                                <w:i/>
                                <w:szCs w:val="16"/>
                              </w:rPr>
                            </w:rPrChange>
                          </w:rPr>
                        </m:ctrlPr>
                      </m:sSupPr>
                      <m:e>
                        <m:d>
                          <m:dPr>
                            <m:ctrlPr>
                              <w:rPr>
                                <w:rFonts w:ascii="Cambria Math" w:eastAsia="MS Mincho" w:hAnsi="Cambria Math"/>
                                <w:i/>
                                <w:sz w:val="20"/>
                                <w:szCs w:val="20"/>
                                <w:rPrChange w:id="278" w:author="Björn Jörges" w:date="2020-04-18T00:53:00Z">
                                  <w:rPr>
                                    <w:rFonts w:ascii="Cambria Math" w:eastAsia="MS Mincho" w:hAnsi="Cambria Math"/>
                                    <w:i/>
                                    <w:szCs w:val="16"/>
                                  </w:rPr>
                                </w:rPrChange>
                              </w:rPr>
                            </m:ctrlPr>
                          </m:dPr>
                          <m:e>
                            <m:sSup>
                              <m:sSupPr>
                                <m:ctrlPr>
                                  <w:rPr>
                                    <w:rFonts w:ascii="Cambria Math" w:eastAsia="MS Mincho" w:hAnsi="Cambria Math"/>
                                    <w:i/>
                                    <w:sz w:val="20"/>
                                    <w:szCs w:val="20"/>
                                    <w:rPrChange w:id="279" w:author="Björn Jörges" w:date="2020-04-18T00:53:00Z">
                                      <w:rPr>
                                        <w:rFonts w:ascii="Cambria Math" w:eastAsia="MS Mincho" w:hAnsi="Cambria Math"/>
                                        <w:i/>
                                        <w:szCs w:val="16"/>
                                      </w:rPr>
                                    </w:rPrChange>
                                  </w:rPr>
                                </m:ctrlPr>
                              </m:sSupPr>
                              <m:e>
                                <m:sSub>
                                  <m:sSubPr>
                                    <m:ctrlPr>
                                      <w:rPr>
                                        <w:rFonts w:ascii="Cambria Math" w:hAnsi="Cambria Math"/>
                                        <w:i/>
                                        <w:sz w:val="20"/>
                                        <w:szCs w:val="20"/>
                                        <w:rPrChange w:id="280" w:author="Björn Jörges" w:date="2020-04-18T00:53:00Z">
                                          <w:rPr>
                                            <w:rFonts w:ascii="Cambria Math" w:hAnsi="Cambria Math"/>
                                            <w:i/>
                                          </w:rPr>
                                        </w:rPrChange>
                                      </w:rPr>
                                    </m:ctrlPr>
                                  </m:sSubPr>
                                  <m:e>
                                    <m:r>
                                      <w:rPr>
                                        <w:rFonts w:ascii="Cambria Math" w:hAnsi="Cambria Math"/>
                                        <w:sz w:val="20"/>
                                        <w:szCs w:val="20"/>
                                        <w:rPrChange w:id="281" w:author="Björn Jörges" w:date="2020-04-18T00:53:00Z">
                                          <w:rPr>
                                            <w:rFonts w:ascii="Cambria Math" w:hAnsi="Cambria Math"/>
                                          </w:rPr>
                                        </w:rPrChange>
                                      </w:rPr>
                                      <m:t>v</m:t>
                                    </m:r>
                                  </m:e>
                                  <m:sub>
                                    <m:r>
                                      <w:rPr>
                                        <w:rFonts w:ascii="Cambria Math" w:hAnsi="Cambria Math"/>
                                        <w:sz w:val="20"/>
                                        <w:szCs w:val="20"/>
                                        <w:rPrChange w:id="282" w:author="Björn Jörges" w:date="2020-04-18T00:53:00Z">
                                          <w:rPr>
                                            <w:rFonts w:ascii="Cambria Math" w:hAnsi="Cambria Math"/>
                                          </w:rPr>
                                        </w:rPrChange>
                                      </w:rPr>
                                      <m:t>y</m:t>
                                    </m:r>
                                  </m:sub>
                                </m:sSub>
                              </m:e>
                              <m:sup>
                                <m:r>
                                  <w:rPr>
                                    <w:rFonts w:ascii="Cambria Math" w:eastAsia="MS Mincho" w:hAnsi="Cambria Math"/>
                                    <w:sz w:val="20"/>
                                    <w:szCs w:val="20"/>
                                    <w:rPrChange w:id="283" w:author="Björn Jörges" w:date="2020-04-18T00:53:00Z">
                                      <w:rPr>
                                        <w:rFonts w:ascii="Cambria Math" w:eastAsia="MS Mincho" w:hAnsi="Cambria Math"/>
                                        <w:szCs w:val="16"/>
                                      </w:rPr>
                                    </w:rPrChange>
                                  </w:rPr>
                                  <m:t>2</m:t>
                                </m:r>
                              </m:sup>
                            </m:sSup>
                            <m:r>
                              <w:rPr>
                                <w:rFonts w:ascii="Cambria Math" w:eastAsia="MS Mincho" w:hAnsi="Cambria Math"/>
                                <w:sz w:val="20"/>
                                <w:szCs w:val="20"/>
                                <w:rPrChange w:id="284" w:author="Björn Jörges" w:date="2020-04-18T00:53:00Z">
                                  <w:rPr>
                                    <w:rFonts w:ascii="Cambria Math" w:eastAsia="MS Mincho" w:hAnsi="Cambria Math"/>
                                    <w:szCs w:val="16"/>
                                  </w:rPr>
                                </w:rPrChange>
                              </w:rPr>
                              <m:t>-4*</m:t>
                            </m:r>
                            <m:f>
                              <m:fPr>
                                <m:ctrlPr>
                                  <w:rPr>
                                    <w:rFonts w:ascii="Cambria Math" w:hAnsi="Cambria Math"/>
                                    <w:i/>
                                    <w:sz w:val="20"/>
                                    <w:szCs w:val="20"/>
                                    <w:rPrChange w:id="285" w:author="Björn Jörges" w:date="2020-04-18T00:53:00Z">
                                      <w:rPr>
                                        <w:rFonts w:ascii="Cambria Math" w:hAnsi="Cambria Math"/>
                                        <w:i/>
                                      </w:rPr>
                                    </w:rPrChange>
                                  </w:rPr>
                                </m:ctrlPr>
                              </m:fPr>
                              <m:num>
                                <m:r>
                                  <w:rPr>
                                    <w:rFonts w:ascii="Cambria Math" w:hAnsi="Cambria Math"/>
                                    <w:sz w:val="20"/>
                                    <w:szCs w:val="20"/>
                                    <w:rPrChange w:id="286" w:author="Björn Jörges" w:date="2020-04-18T00:53:00Z">
                                      <w:rPr>
                                        <w:rFonts w:ascii="Cambria Math" w:hAnsi="Cambria Math"/>
                                      </w:rPr>
                                    </w:rPrChange>
                                  </w:rPr>
                                  <m:t>g</m:t>
                                </m:r>
                              </m:num>
                              <m:den>
                                <m:r>
                                  <w:rPr>
                                    <w:rFonts w:ascii="Cambria Math" w:hAnsi="Cambria Math"/>
                                    <w:sz w:val="20"/>
                                    <w:szCs w:val="20"/>
                                    <w:rPrChange w:id="287" w:author="Björn Jörges" w:date="2020-04-18T00:53:00Z">
                                      <w:rPr>
                                        <w:rFonts w:ascii="Cambria Math" w:hAnsi="Cambria Math"/>
                                      </w:rPr>
                                    </w:rPrChange>
                                  </w:rPr>
                                  <m:t>2</m:t>
                                </m:r>
                              </m:den>
                            </m:f>
                            <m:r>
                              <w:rPr>
                                <w:rFonts w:ascii="Cambria Math" w:eastAsia="MS Mincho" w:hAnsi="Cambria Math"/>
                                <w:sz w:val="20"/>
                                <w:szCs w:val="20"/>
                                <w:rPrChange w:id="288" w:author="Björn Jörges" w:date="2020-04-18T00:53:00Z">
                                  <w:rPr>
                                    <w:rFonts w:ascii="Cambria Math" w:eastAsia="MS Mincho" w:hAnsi="Cambria Math"/>
                                    <w:szCs w:val="16"/>
                                  </w:rPr>
                                </w:rPrChange>
                              </w:rPr>
                              <m:t>*</m:t>
                            </m:r>
                            <m:sSub>
                              <m:sSubPr>
                                <m:ctrlPr>
                                  <w:rPr>
                                    <w:rFonts w:ascii="Cambria Math" w:hAnsi="Cambria Math"/>
                                    <w:i/>
                                    <w:sz w:val="20"/>
                                    <w:szCs w:val="20"/>
                                    <w:rPrChange w:id="289" w:author="Björn Jörges" w:date="2020-04-18T00:53:00Z">
                                      <w:rPr>
                                        <w:rFonts w:ascii="Cambria Math" w:hAnsi="Cambria Math"/>
                                        <w:i/>
                                      </w:rPr>
                                    </w:rPrChange>
                                  </w:rPr>
                                </m:ctrlPr>
                              </m:sSubPr>
                              <m:e>
                                <m:r>
                                  <w:rPr>
                                    <w:rFonts w:ascii="Cambria Math" w:hAnsi="Cambria Math"/>
                                    <w:sz w:val="20"/>
                                    <w:szCs w:val="20"/>
                                    <w:rPrChange w:id="290" w:author="Björn Jörges" w:date="2020-04-18T00:53:00Z">
                                      <w:rPr>
                                        <w:rFonts w:ascii="Cambria Math" w:hAnsi="Cambria Math"/>
                                      </w:rPr>
                                    </w:rPrChange>
                                  </w:rPr>
                                  <m:t>d</m:t>
                                </m:r>
                              </m:e>
                              <m:sub>
                                <m:r>
                                  <w:rPr>
                                    <w:rFonts w:ascii="Cambria Math" w:hAnsi="Cambria Math"/>
                                    <w:sz w:val="20"/>
                                    <w:szCs w:val="20"/>
                                    <w:rPrChange w:id="291" w:author="Björn Jörges" w:date="2020-04-18T00:53:00Z">
                                      <w:rPr>
                                        <w:rFonts w:ascii="Cambria Math" w:hAnsi="Cambria Math"/>
                                      </w:rPr>
                                    </w:rPrChange>
                                  </w:rPr>
                                  <m:t>y</m:t>
                                </m:r>
                              </m:sub>
                            </m:sSub>
                          </m:e>
                        </m:d>
                      </m:e>
                      <m:sup>
                        <m:r>
                          <w:rPr>
                            <w:rFonts w:ascii="Cambria Math" w:eastAsia="MS Mincho" w:hAnsi="Cambria Math"/>
                            <w:sz w:val="20"/>
                            <w:szCs w:val="20"/>
                            <w:rPrChange w:id="292" w:author="Björn Jörges" w:date="2020-04-18T00:53:00Z">
                              <w:rPr>
                                <w:rFonts w:ascii="Cambria Math" w:eastAsia="MS Mincho" w:hAnsi="Cambria Math"/>
                                <w:szCs w:val="16"/>
                              </w:rPr>
                            </w:rPrChange>
                          </w:rPr>
                          <m:t>0.5</m:t>
                        </m:r>
                      </m:sup>
                    </m:sSup>
                  </m:num>
                  <m:den>
                    <m:r>
                      <w:rPr>
                        <w:rFonts w:ascii="Cambria Math" w:eastAsia="MS Mincho" w:hAnsi="Cambria Math"/>
                        <w:sz w:val="20"/>
                        <w:szCs w:val="20"/>
                        <w:rPrChange w:id="293" w:author="Björn Jörges" w:date="2020-04-18T00:53:00Z">
                          <w:rPr>
                            <w:rFonts w:ascii="Cambria Math" w:eastAsia="MS Mincho" w:hAnsi="Cambria Math"/>
                            <w:szCs w:val="16"/>
                          </w:rPr>
                        </w:rPrChange>
                      </w:rPr>
                      <m:t>2*</m:t>
                    </m:r>
                    <m:f>
                      <m:fPr>
                        <m:ctrlPr>
                          <w:rPr>
                            <w:rFonts w:ascii="Cambria Math" w:hAnsi="Cambria Math"/>
                            <w:i/>
                            <w:sz w:val="20"/>
                            <w:szCs w:val="20"/>
                            <w:rPrChange w:id="294" w:author="Björn Jörges" w:date="2020-04-18T00:53:00Z">
                              <w:rPr>
                                <w:rFonts w:ascii="Cambria Math" w:hAnsi="Cambria Math"/>
                                <w:i/>
                              </w:rPr>
                            </w:rPrChange>
                          </w:rPr>
                        </m:ctrlPr>
                      </m:fPr>
                      <m:num>
                        <m:r>
                          <w:rPr>
                            <w:rFonts w:ascii="Cambria Math" w:hAnsi="Cambria Math"/>
                            <w:sz w:val="20"/>
                            <w:szCs w:val="20"/>
                            <w:rPrChange w:id="295" w:author="Björn Jörges" w:date="2020-04-18T00:53:00Z">
                              <w:rPr>
                                <w:rFonts w:ascii="Cambria Math" w:hAnsi="Cambria Math"/>
                              </w:rPr>
                            </w:rPrChange>
                          </w:rPr>
                          <m:t>g</m:t>
                        </m:r>
                      </m:num>
                      <m:den>
                        <m:r>
                          <w:rPr>
                            <w:rFonts w:ascii="Cambria Math" w:hAnsi="Cambria Math"/>
                            <w:sz w:val="20"/>
                            <w:szCs w:val="20"/>
                            <w:rPrChange w:id="296" w:author="Björn Jörges" w:date="2020-04-18T00:53:00Z">
                              <w:rPr>
                                <w:rFonts w:ascii="Cambria Math" w:hAnsi="Cambria Math"/>
                              </w:rPr>
                            </w:rPrChange>
                          </w:rPr>
                          <m:t>2</m:t>
                        </m:r>
                      </m:den>
                    </m:f>
                  </m:den>
                </m:f>
              </m:oMath>
            </m:oMathPara>
          </w:p>
        </w:tc>
        <w:tc>
          <w:tcPr>
            <w:tcW w:w="783" w:type="dxa"/>
            <w:shd w:val="clear" w:color="auto" w:fill="FFFFFF" w:themeFill="background1"/>
            <w:vAlign w:val="center"/>
          </w:tcPr>
          <w:p w14:paraId="6EF5E490" w14:textId="7CAA358D" w:rsidR="006C014A" w:rsidRPr="00277A48" w:rsidRDefault="006C014A" w:rsidP="00BE7928">
            <w:pPr>
              <w:pStyle w:val="MaterialsandMethodsText"/>
              <w:spacing w:line="480" w:lineRule="auto"/>
            </w:pPr>
            <w:r w:rsidRPr="00277A48">
              <w:t>[</w:t>
            </w:r>
            <w:ins w:id="297" w:author="Björn Jörges" w:date="2020-04-17T21:37:00Z">
              <w:r w:rsidR="002A2F46">
                <w:t>7</w:t>
              </w:r>
            </w:ins>
            <w:del w:id="298" w:author="Björn Jörges" w:date="2020-04-17T21:37:00Z">
              <w:r w:rsidDel="002A2F46">
                <w:delText>5</w:delText>
              </w:r>
            </w:del>
            <w:r w:rsidRPr="00277A48">
              <w:t>]</w:t>
            </w:r>
          </w:p>
        </w:tc>
      </w:tr>
    </w:tbl>
    <w:p w14:paraId="5C4EAA3C" w14:textId="5778AC4F" w:rsidR="006C014A" w:rsidRDefault="006C014A" w:rsidP="00BE7928">
      <w:pPr>
        <w:spacing w:line="480" w:lineRule="auto"/>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BE7928">
      <w:pPr>
        <w:spacing w:after="0" w:line="480" w:lineRule="auto"/>
        <w:rPr>
          <w:rStyle w:val="Heading2Char"/>
          <w:lang w:val="en-US"/>
        </w:rPr>
      </w:pPr>
    </w:p>
    <w:p w14:paraId="3FE28196" w14:textId="06874743" w:rsidR="006C014A" w:rsidRDefault="006C014A" w:rsidP="00BE7928">
      <w:pPr>
        <w:spacing w:after="0" w:line="480" w:lineRule="auto"/>
        <w:rPr>
          <w:rStyle w:val="Heading2Char"/>
          <w:lang w:val="en-US"/>
        </w:rPr>
      </w:pPr>
      <w:r>
        <w:rPr>
          <w:rStyle w:val="Heading2Char"/>
          <w:lang w:val="en-US"/>
        </w:rPr>
        <w:t>Mean of the Gravity Prior</w:t>
      </w:r>
    </w:p>
    <w:p w14:paraId="5EC83A41" w14:textId="2DE030F9" w:rsidR="00A54235" w:rsidRDefault="00316387" w:rsidP="00BE7928">
      <w:pPr>
        <w:spacing w:line="480" w:lineRule="auto"/>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Importantly, </w:t>
      </w:r>
      <w:r w:rsidR="009F7941">
        <w:t xml:space="preserve">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ball returned to initial </w:t>
      </w:r>
      <w:proofErr w:type="spellStart"/>
      <w:r w:rsidR="009F7941">
        <w:t>height</w:t>
      </w:r>
      <w:ins w:id="299" w:author="Björn Jörges" w:date="2020-04-15T13:16:00Z">
        <w:r w:rsidR="00DE7828">
          <w:t>,</w:t>
        </w:r>
      </w:ins>
      <w:del w:id="300" w:author="Björn Jörges" w:date="2020-04-15T13:16:00Z">
        <w:r w:rsidR="009F7941" w:rsidDel="00DE7828">
          <w:delText>.</w:delText>
        </w:r>
      </w:del>
      <w:del w:id="301" w:author="Björn Jörges" w:date="2020-04-15T13:17:00Z">
        <w:r w:rsidR="009F7941" w:rsidDel="00DE7828">
          <w:delText xml:space="preserve"> This saccade </w:delText>
        </w:r>
      </w:del>
      <w:ins w:id="302" w:author="Björn Jörges" w:date="2020-04-15T13:17:00Z">
        <w:r w:rsidR="00DE7828">
          <w:t>which</w:t>
        </w:r>
        <w:proofErr w:type="spellEnd"/>
        <w:r w:rsidR="00DE7828">
          <w:t xml:space="preserve"> </w:t>
        </w:r>
      </w:ins>
      <w:del w:id="303" w:author="Björn Jörges" w:date="2020-04-15T13:17:00Z">
        <w:r w:rsidR="009F7941" w:rsidDel="00DE7828">
          <w:delText xml:space="preserve">might </w:delText>
        </w:r>
      </w:del>
      <w:ins w:id="304" w:author="Björn Jörges" w:date="2020-04-15T13:17:00Z">
        <w:r w:rsidR="00DE7828">
          <w:t xml:space="preserve">may </w:t>
        </w:r>
      </w:ins>
      <w:r w:rsidR="009F7941">
        <w:t>have interfered with the predictions</w:t>
      </w:r>
      <w:ins w:id="305" w:author="Björn Jörges" w:date="2020-04-15T13:17:00Z">
        <w:r w:rsidR="00DE7828">
          <w:t xml:space="preserve"> </w:t>
        </w:r>
        <w:r w:rsidR="00DE7828">
          <w:fldChar w:fldCharType="begin" w:fldLock="1"/>
        </w:r>
      </w:ins>
      <w:r w:rsidR="00DE7828">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w:t>
      </w:r>
      <w:del w:id="306" w:author="Björn Jörges" w:date="2020-04-15T13:17:00Z">
        <w:r w:rsidR="00DE7828" w:rsidRPr="00DE7828" w:rsidDel="00DE7828">
          <w:rPr>
            <w:noProof/>
          </w:rPr>
          <w:delText>B.</w:delText>
        </w:r>
      </w:del>
      <w:r w:rsidR="00DE7828" w:rsidRPr="00DE7828">
        <w:rPr>
          <w:noProof/>
        </w:rPr>
        <w:t xml:space="preserve"> Jörges &amp; López-Moliner, 2019)</w:t>
      </w:r>
      <w:ins w:id="307" w:author="Björn Jörges" w:date="2020-04-15T13:17:00Z">
        <w:r w:rsidR="00DE7828">
          <w:fldChar w:fldCharType="end"/>
        </w:r>
      </w:ins>
      <w:r w:rsidR="009F7941">
        <w:t>. An alternative explanation may be, however, that our subjects underestimated the target’s speed at disappearance due to the so called Aubert-</w:t>
      </w:r>
      <w:proofErr w:type="spellStart"/>
      <w:r w:rsidR="009F7941">
        <w:t>Fleischl</w:t>
      </w:r>
      <w:proofErr w:type="spellEnd"/>
      <w:r w:rsidR="009F7941">
        <w:t xml:space="preserve"> phenomenon: humans estimate the speed of a target that they pursue with their eyes at about 80</w:t>
      </w:r>
      <w:r w:rsidR="002B2E0C">
        <w:t>%</w:t>
      </w:r>
      <w:r w:rsidR="009F7941">
        <w:t xml:space="preserve">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Our subjects were specifically instructed to follow the target with their eyes, and the eye-tracking data we collected that they generally did pursue the target</w:t>
      </w:r>
      <w:ins w:id="308" w:author="Björn Jörges" w:date="2020-04-15T13:17:00Z">
        <w:r w:rsidR="00DE7828">
          <w:t xml:space="preserve"> </w:t>
        </w:r>
      </w:ins>
      <w:ins w:id="309" w:author="Björn Jörges" w:date="2020-04-15T13:18:00Z">
        <w:r w:rsidR="00DE7828">
          <w:fldChar w:fldCharType="begin" w:fldLock="1"/>
        </w:r>
      </w:ins>
      <w:r w:rsidR="00036B8B">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 Jörges &amp; López-Moliner, 2019)</w:t>
      </w:r>
      <w:ins w:id="310" w:author="Björn Jörges" w:date="2020-04-15T13:18:00Z">
        <w:r w:rsidR="00DE7828">
          <w:fldChar w:fldCharType="end"/>
        </w:r>
      </w:ins>
      <w:r w:rsidR="009F7941">
        <w: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w:t>
      </w:r>
      <w:r w:rsidR="002B2E0C">
        <w:t>%</w:t>
      </w:r>
      <w:r w:rsidR="009F7941">
        <w:t xml:space="preserve"> of the presented velocity </w:t>
      </w:r>
      <w:r w:rsidR="004A436E">
        <w:t>should</w:t>
      </w:r>
      <w:r w:rsidR="00A44908">
        <w:t xml:space="preserve"> thus yield more accurate predictions for </w:t>
      </w:r>
      <w:r w:rsidR="00A44908">
        <w:lastRenderedPageBreak/>
        <w:t>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47596367" w:rsidR="00A54235" w:rsidRPr="00316387" w:rsidRDefault="00A54235" w:rsidP="00BE7928">
      <w:pPr>
        <w:spacing w:line="480" w:lineRule="auto"/>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w:t>
      </w:r>
      <w:r w:rsidR="004A436E">
        <w:t>t</w:t>
      </w:r>
      <w:r>
        <w:t xml:space="preserve"> disappearance at 80</w:t>
      </w:r>
      <w:r w:rsidR="002B2E0C">
        <w:t>%</w:t>
      </w:r>
      <w:r>
        <w:t xml:space="preserve"> of the presented velocity. </w:t>
      </w:r>
      <w:r w:rsidR="0024603B">
        <w:t xml:space="preserve">Equation </w:t>
      </w:r>
      <w:ins w:id="311" w:author="Björn Jörges" w:date="2020-04-17T21:59:00Z">
        <w:r w:rsidR="001E245D">
          <w:t>7</w:t>
        </w:r>
      </w:ins>
      <w:del w:id="312" w:author="Björn Jörges" w:date="2020-04-17T21:59:00Z">
        <w:r w:rsidR="0024603B" w:rsidDel="001E245D">
          <w:delText>5</w:delText>
        </w:r>
      </w:del>
      <w:r w:rsidR="0024603B">
        <w:t xml:space="preserve">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0A5C20"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28D56E44" w:rsidR="0024603B" w:rsidRPr="00277A48" w:rsidRDefault="0024603B" w:rsidP="00BE7928">
            <w:pPr>
              <w:pStyle w:val="MaterialsandMethodsText"/>
              <w:spacing w:line="480" w:lineRule="auto"/>
            </w:pPr>
            <w:r w:rsidRPr="00277A48">
              <w:t>[</w:t>
            </w:r>
            <w:ins w:id="313" w:author="Björn Jörges" w:date="2020-04-17T21:37:00Z">
              <w:r w:rsidR="002A2F46">
                <w:t>8</w:t>
              </w:r>
            </w:ins>
            <w:del w:id="314" w:author="Björn Jörges" w:date="2020-04-17T21:37:00Z">
              <w:r w:rsidDel="002A2F46">
                <w:delText>5</w:delText>
              </w:r>
            </w:del>
            <w:r w:rsidRPr="00277A48">
              <w:t>]</w:t>
            </w:r>
          </w:p>
        </w:tc>
      </w:tr>
    </w:tbl>
    <w:p w14:paraId="04141A8A" w14:textId="4E127E35" w:rsidR="0024603B" w:rsidRDefault="0024603B" w:rsidP="00BE7928">
      <w:pPr>
        <w:spacing w:line="480" w:lineRule="auto"/>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465CF935" w:rsidR="0024603B" w:rsidRDefault="0024603B" w:rsidP="00BE7928">
      <w:pPr>
        <w:spacing w:line="480" w:lineRule="auto"/>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BE7928">
        <w:rPr>
          <w:rFonts w:eastAsiaTheme="minorEastAsia"/>
        </w:rPr>
        <w:instrText xml:space="preserve"> \* MERGEFORMAT </w:instrText>
      </w:r>
      <w:r w:rsidR="00E7767D">
        <w:rPr>
          <w:rFonts w:eastAsiaTheme="minorEastAsia"/>
        </w:rPr>
      </w:r>
      <w:r w:rsidR="00E7767D">
        <w:rPr>
          <w:rFonts w:eastAsiaTheme="minorEastAsia"/>
        </w:rPr>
        <w:fldChar w:fldCharType="separate"/>
      </w:r>
      <w:r w:rsidR="00F26F6E" w:rsidRPr="00E7767D">
        <w:t xml:space="preserve">Figure </w:t>
      </w:r>
      <w:r w:rsidR="00F26F6E">
        <w:rPr>
          <w:noProof/>
        </w:rPr>
        <w:t>4</w:t>
      </w:r>
      <w:r w:rsidR="00E7767D">
        <w:rPr>
          <w:rFonts w:eastAsiaTheme="minorEastAsia"/>
        </w:rPr>
        <w:fldChar w:fldCharType="end"/>
      </w:r>
      <w:r w:rsidR="00E7767D">
        <w:rPr>
          <w:rFonts w:eastAsiaTheme="minorEastAsia"/>
        </w:rPr>
        <w:t xml:space="preserve"> </w:t>
      </w:r>
      <w:r w:rsidR="00860977">
        <w:rPr>
          <w:rFonts w:eastAsiaTheme="minorEastAsia"/>
        </w:rPr>
        <w:t>shows</w:t>
      </w:r>
      <w:r w:rsidR="00E7767D">
        <w:rPr>
          <w:rFonts w:eastAsiaTheme="minorEastAsia"/>
        </w:rPr>
        <w:t xml:space="preserve">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AF)”)</w:t>
      </w:r>
      <w:r w:rsidR="00E7767D">
        <w:rPr>
          <w:rFonts w:eastAsiaTheme="minorEastAsia"/>
        </w:rPr>
        <w:t>,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No AF)”)</w:t>
      </w:r>
      <w:r w:rsidR="00E7767D">
        <w:rPr>
          <w:rFonts w:eastAsiaTheme="minorEastAsia"/>
        </w:rPr>
        <w:t xml:space="preserve">. </w:t>
      </w:r>
    </w:p>
    <w:p w14:paraId="1C83B784" w14:textId="77777777" w:rsidR="00E7767D" w:rsidRDefault="0024603B" w:rsidP="00BE7928">
      <w:pPr>
        <w:keepNext/>
        <w:spacing w:line="480" w:lineRule="auto"/>
        <w:jc w:val="both"/>
      </w:pPr>
      <w:r>
        <w:rPr>
          <w:rFonts w:eastAsiaTheme="minorEastAsia"/>
          <w:noProof/>
        </w:rPr>
        <w:lastRenderedPageBreak/>
        <w:drawing>
          <wp:inline distT="0" distB="0" distL="0" distR="0" wp14:anchorId="4633F201" wp14:editId="57F4FDC9">
            <wp:extent cx="4114800" cy="41148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114800" cy="4114800"/>
                    </a:xfrm>
                    <a:prstGeom prst="rect">
                      <a:avLst/>
                    </a:prstGeom>
                    <a:noFill/>
                    <a:ln>
                      <a:noFill/>
                    </a:ln>
                  </pic:spPr>
                </pic:pic>
              </a:graphicData>
            </a:graphic>
          </wp:inline>
        </w:drawing>
      </w:r>
    </w:p>
    <w:p w14:paraId="7C7289D9" w14:textId="18F207DA" w:rsidR="0024603B" w:rsidRPr="00481674" w:rsidRDefault="00E7767D" w:rsidP="00BE7928">
      <w:pPr>
        <w:pStyle w:val="Caption"/>
        <w:spacing w:line="480" w:lineRule="auto"/>
        <w:jc w:val="both"/>
        <w:rPr>
          <w:rFonts w:eastAsiaTheme="minorEastAsia"/>
          <w:i w:val="0"/>
          <w:color w:val="auto"/>
          <w:sz w:val="22"/>
          <w:szCs w:val="22"/>
          <w:lang w:val="en-US"/>
        </w:rPr>
      </w:pPr>
      <w:bookmarkStart w:id="315"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F26F6E">
        <w:rPr>
          <w:noProof/>
          <w:lang w:val="en-US"/>
        </w:rPr>
        <w:t>4</w:t>
      </w:r>
      <w:r>
        <w:fldChar w:fldCharType="end"/>
      </w:r>
      <w:bookmarkEnd w:id="315"/>
      <w:r w:rsidRPr="00E7767D">
        <w:rPr>
          <w:lang w:val="en-US"/>
        </w:rPr>
        <w:t>: Mean temporal errors t</w:t>
      </w:r>
      <w:r>
        <w:rPr>
          <w:lang w:val="en-US"/>
        </w:rPr>
        <w:t>hat we observed in our participants (</w:t>
      </w:r>
      <w:ins w:id="316" w:author="Björn Jörges" w:date="2020-04-17T18:49:00Z">
        <w:r w:rsidR="00E6533A">
          <w:rPr>
            <w:lang w:val="en-US"/>
          </w:rPr>
          <w:t xml:space="preserve">across participants in </w:t>
        </w:r>
      </w:ins>
      <w:r>
        <w:rPr>
          <w:lang w:val="en-US"/>
        </w:rPr>
        <w:t>blue</w:t>
      </w:r>
      <w:ins w:id="317" w:author="Björn Jörges" w:date="2020-04-17T18:49:00Z">
        <w:r w:rsidR="00E6533A">
          <w:rPr>
            <w:lang w:val="en-US"/>
          </w:rPr>
          <w:t>, and for each participant separately in shades of grey</w:t>
        </w:r>
      </w:ins>
      <w:r>
        <w:rPr>
          <w:lang w:val="en-US"/>
        </w:rPr>
        <w:t>), simulated taking the Aubert-</w:t>
      </w:r>
      <w:proofErr w:type="spellStart"/>
      <w:r>
        <w:rPr>
          <w:lang w:val="en-US"/>
        </w:rPr>
        <w:t>Fleischl</w:t>
      </w:r>
      <w:proofErr w:type="spellEnd"/>
      <w:r>
        <w:rPr>
          <w:lang w:val="en-US"/>
        </w:rPr>
        <w:t xml:space="preserve">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w:t>
      </w:r>
      <w:r w:rsidR="00481674">
        <w:rPr>
          <w:lang w:val="en-US"/>
        </w:rPr>
        <w:t xml:space="preserve"> Note that the standard errors for the observed errors are so small that all error bars fall well within the area covered b</w:t>
      </w:r>
      <w:r w:rsidR="00481674" w:rsidRPr="00481674">
        <w:rPr>
          <w:lang w:val="en-US"/>
        </w:rPr>
        <w:t>y</w:t>
      </w:r>
      <w:r w:rsidR="00481674">
        <w:rPr>
          <w:lang w:val="en-US"/>
        </w:rPr>
        <w:t xml:space="preserve"> the dots.</w:t>
      </w:r>
    </w:p>
    <w:p w14:paraId="4378EE50" w14:textId="2E42743D" w:rsidR="0024603B" w:rsidRDefault="000C63D1" w:rsidP="00BE7928">
      <w:pPr>
        <w:spacing w:line="480" w:lineRule="auto"/>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del w:id="318" w:author="Björn Jörges" w:date="2020-04-17T19:00:00Z">
        <w:r w:rsidDel="00B23734">
          <w:rPr>
            <w:rFonts w:eastAsiaTheme="minorEastAsia"/>
          </w:rPr>
          <w:delText>0.0</w:delText>
        </w:r>
        <w:r w:rsidR="00E333EA" w:rsidDel="00B23734">
          <w:rPr>
            <w:rFonts w:eastAsiaTheme="minorEastAsia"/>
          </w:rPr>
          <w:delText>14</w:delText>
        </w:r>
        <w:r w:rsidR="005B3488" w:rsidDel="00B23734">
          <w:rPr>
            <w:rFonts w:eastAsiaTheme="minorEastAsia"/>
          </w:rPr>
          <w:delText> s</w:delText>
        </w:r>
      </w:del>
      <w:ins w:id="319" w:author="Björn Jörges" w:date="2020-04-17T19:00:00Z">
        <w:r w:rsidR="00B23734">
          <w:rPr>
            <w:rFonts w:eastAsiaTheme="minorEastAsia"/>
          </w:rPr>
          <w:t>0.2</w:t>
        </w:r>
      </w:ins>
      <w:r>
        <w:rPr>
          <w:rFonts w:eastAsiaTheme="minorEastAsia"/>
        </w:rPr>
        <w:t xml:space="preserve">, and for the non-AF model predictions </w:t>
      </w:r>
      <w:del w:id="320" w:author="Björn Jörges" w:date="2020-04-17T19:00:00Z">
        <w:r w:rsidR="0067438C" w:rsidDel="00B23734">
          <w:rPr>
            <w:rFonts w:eastAsiaTheme="minorEastAsia"/>
          </w:rPr>
          <w:delText xml:space="preserve">nearly twice as </w:delText>
        </w:r>
      </w:del>
      <w:ins w:id="321" w:author="Björn Jörges" w:date="2020-04-17T19:00:00Z">
        <w:r w:rsidR="00B23734">
          <w:rPr>
            <w:rFonts w:eastAsiaTheme="minorEastAsia"/>
          </w:rPr>
          <w:t xml:space="preserve">substantially </w:t>
        </w:r>
      </w:ins>
      <w:r w:rsidR="0067438C">
        <w:rPr>
          <w:rFonts w:eastAsiaTheme="minorEastAsia"/>
        </w:rPr>
        <w:t>high</w:t>
      </w:r>
      <w:ins w:id="322" w:author="Björn Jörges" w:date="2020-04-17T19:00:00Z">
        <w:r w:rsidR="00B23734">
          <w:rPr>
            <w:rFonts w:eastAsiaTheme="minorEastAsia"/>
          </w:rPr>
          <w:t>er</w:t>
        </w:r>
      </w:ins>
      <w:r w:rsidR="00BB40C9">
        <w:rPr>
          <w:rFonts w:eastAsiaTheme="minorEastAsia"/>
        </w:rPr>
        <w:t xml:space="preserve">, at </w:t>
      </w:r>
      <w:del w:id="323" w:author="Björn Jörges" w:date="2020-04-17T19:00:00Z">
        <w:r w:rsidR="00E333EA" w:rsidDel="00B23734">
          <w:rPr>
            <w:rFonts w:eastAsiaTheme="minorEastAsia"/>
          </w:rPr>
          <w:delText>0.0244</w:delText>
        </w:r>
      </w:del>
      <w:ins w:id="324" w:author="Björn Jörges" w:date="2020-04-17T19:00:00Z">
        <w:r w:rsidR="00B23734">
          <w:rPr>
            <w:rFonts w:eastAsiaTheme="minorEastAsia"/>
          </w:rPr>
          <w:t>0.265</w:t>
        </w:r>
      </w:ins>
      <w:del w:id="325" w:author="Björn Jörges" w:date="2020-04-17T19:00:00Z">
        <w:r w:rsidR="005B3488" w:rsidDel="00B23734">
          <w:rPr>
            <w:rFonts w:eastAsiaTheme="minorEastAsia"/>
          </w:rPr>
          <w:delText> s</w:delText>
        </w:r>
      </w:del>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BE7928">
        <w:rPr>
          <w:rFonts w:eastAsiaTheme="minorEastAsia"/>
        </w:rPr>
        <w:instrText xml:space="preserve"> \* MERGEFORMAT </w:instrText>
      </w:r>
      <w:r w:rsidR="00054679">
        <w:rPr>
          <w:rFonts w:eastAsiaTheme="minorEastAsia"/>
        </w:rPr>
      </w:r>
      <w:r w:rsidR="00054679">
        <w:rPr>
          <w:rFonts w:eastAsiaTheme="minorEastAsia"/>
        </w:rPr>
        <w:fldChar w:fldCharType="separate"/>
      </w:r>
      <w:r w:rsidR="00F26F6E" w:rsidRPr="00AB56E9">
        <w:t xml:space="preserve">Table </w:t>
      </w:r>
      <w:r w:rsidR="00F26F6E">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w:t>
      </w:r>
      <w:ins w:id="326" w:author="Björn Jörges" w:date="2020-04-17T19:01:00Z">
        <w:r w:rsidR="00B23734">
          <w:rPr>
            <w:rFonts w:eastAsiaTheme="minorEastAsia"/>
          </w:rPr>
          <w:t>.</w:t>
        </w:r>
      </w:ins>
      <w:del w:id="327" w:author="Björn Jörges" w:date="2020-04-17T19:01:00Z">
        <w:r w:rsidR="0058768C" w:rsidDel="00B23734">
          <w:rPr>
            <w:rFonts w:eastAsiaTheme="minorEastAsia"/>
          </w:rPr>
          <w:delText xml:space="preserve"> at the cost of a slight reduction in accuracy for the longest occlusion (Long Occlusion and</w:delText>
        </w:r>
        <w:r w:rsidR="0058768C" w:rsidRPr="0058768C" w:rsidDel="00B23734">
          <w:rPr>
            <w:i/>
          </w:rPr>
          <w:delText xml:space="preserve"> </w:delText>
        </w:r>
        <w:r w:rsidR="0058768C" w:rsidRPr="00A54235" w:rsidDel="00B23734">
          <w:rPr>
            <w:i/>
          </w:rPr>
          <w:delText>v</w:delText>
        </w:r>
        <w:r w:rsidR="0058768C" w:rsidRPr="00A54235" w:rsidDel="00B23734">
          <w:rPr>
            <w:i/>
            <w:vertAlign w:val="subscript"/>
          </w:rPr>
          <w:delText>y</w:delText>
        </w:r>
        <w:r w:rsidR="0058768C" w:rsidDel="00B23734">
          <w:rPr>
            <w:rFonts w:eastAsiaTheme="minorEastAsia"/>
          </w:rPr>
          <w:delText> = 6 m/s)</w:delText>
        </w:r>
      </w:del>
      <w:r w:rsidR="0058768C">
        <w:rPr>
          <w:rFonts w:eastAsiaTheme="minorEastAsia"/>
        </w:rPr>
        <w:t>.</w:t>
      </w:r>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BE7928">
            <w:pPr>
              <w:spacing w:line="480" w:lineRule="auto"/>
              <w:jc w:val="both"/>
            </w:pPr>
            <w:commentRangeStart w:id="328"/>
          </w:p>
        </w:tc>
        <w:tc>
          <w:tcPr>
            <w:tcW w:w="3740" w:type="dxa"/>
            <w:gridSpan w:val="2"/>
          </w:tcPr>
          <w:p w14:paraId="1E481919" w14:textId="69FF5C67" w:rsidR="00BB40C9" w:rsidRPr="00BB40C9" w:rsidRDefault="00BB40C9" w:rsidP="00BE7928">
            <w:pPr>
              <w:spacing w:line="480" w:lineRule="auto"/>
              <w:jc w:val="center"/>
              <w:rPr>
                <w:b/>
              </w:rPr>
            </w:pPr>
            <w:r w:rsidRPr="00BB40C9">
              <w:rPr>
                <w:b/>
              </w:rPr>
              <w:t>Long Occlusion</w:t>
            </w:r>
          </w:p>
        </w:tc>
        <w:tc>
          <w:tcPr>
            <w:tcW w:w="3740" w:type="dxa"/>
            <w:gridSpan w:val="2"/>
          </w:tcPr>
          <w:p w14:paraId="0888A818" w14:textId="59F9C807" w:rsidR="00BB40C9" w:rsidRPr="00BB40C9" w:rsidRDefault="00BB40C9" w:rsidP="00BE7928">
            <w:pPr>
              <w:spacing w:line="480" w:lineRule="auto"/>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0A5C20" w:rsidP="00BE7928">
            <w:pPr>
              <w:spacing w:line="480" w:lineRule="auto"/>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E7928">
            <w:pPr>
              <w:spacing w:line="480" w:lineRule="auto"/>
              <w:jc w:val="center"/>
              <w:rPr>
                <w:i/>
              </w:rPr>
            </w:pPr>
            <w:r w:rsidRPr="00BB40C9">
              <w:rPr>
                <w:i/>
              </w:rPr>
              <w:t>AF</w:t>
            </w:r>
          </w:p>
        </w:tc>
        <w:tc>
          <w:tcPr>
            <w:tcW w:w="1870" w:type="dxa"/>
          </w:tcPr>
          <w:p w14:paraId="012F8D3A" w14:textId="247D5588" w:rsidR="00BB40C9" w:rsidRPr="00BB40C9" w:rsidRDefault="00BB40C9" w:rsidP="00BE7928">
            <w:pPr>
              <w:spacing w:line="480" w:lineRule="auto"/>
              <w:jc w:val="center"/>
              <w:rPr>
                <w:i/>
              </w:rPr>
            </w:pPr>
            <w:r w:rsidRPr="00BB40C9">
              <w:rPr>
                <w:i/>
              </w:rPr>
              <w:t>No AF</w:t>
            </w:r>
          </w:p>
        </w:tc>
        <w:tc>
          <w:tcPr>
            <w:tcW w:w="1870" w:type="dxa"/>
          </w:tcPr>
          <w:p w14:paraId="184993A9" w14:textId="7D613693" w:rsidR="00BB40C9" w:rsidRPr="00BB40C9" w:rsidRDefault="00BB40C9" w:rsidP="00BE7928">
            <w:pPr>
              <w:spacing w:line="480" w:lineRule="auto"/>
              <w:jc w:val="center"/>
              <w:rPr>
                <w:i/>
              </w:rPr>
            </w:pPr>
            <w:r w:rsidRPr="00BB40C9">
              <w:rPr>
                <w:i/>
              </w:rPr>
              <w:t>AF</w:t>
            </w:r>
          </w:p>
        </w:tc>
        <w:tc>
          <w:tcPr>
            <w:tcW w:w="1870" w:type="dxa"/>
          </w:tcPr>
          <w:p w14:paraId="59B2669A" w14:textId="46664B7D" w:rsidR="00BB40C9" w:rsidRPr="00BB40C9" w:rsidRDefault="00BB40C9" w:rsidP="00BE7928">
            <w:pPr>
              <w:spacing w:line="480" w:lineRule="auto"/>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E7928">
            <w:pPr>
              <w:spacing w:line="480" w:lineRule="auto"/>
              <w:jc w:val="center"/>
              <w:rPr>
                <w:i/>
              </w:rPr>
            </w:pPr>
            <w:r w:rsidRPr="00BB40C9">
              <w:rPr>
                <w:i/>
              </w:rPr>
              <w:t>4.5 m/s</w:t>
            </w:r>
          </w:p>
        </w:tc>
        <w:tc>
          <w:tcPr>
            <w:tcW w:w="1870" w:type="dxa"/>
          </w:tcPr>
          <w:p w14:paraId="5E9C2370" w14:textId="172A2C4A" w:rsidR="00BB40C9" w:rsidRDefault="00BB40C9" w:rsidP="00BE7928">
            <w:pPr>
              <w:spacing w:line="480" w:lineRule="auto"/>
              <w:jc w:val="center"/>
            </w:pPr>
            <w:r>
              <w:t>0.</w:t>
            </w:r>
            <w:ins w:id="329" w:author="Björn Jörges" w:date="2020-04-17T18:56:00Z">
              <w:r w:rsidR="00A36250">
                <w:t>150</w:t>
              </w:r>
            </w:ins>
            <w:del w:id="330" w:author="Björn Jörges" w:date="2020-04-17T18:51:00Z">
              <w:r w:rsidR="001063C4" w:rsidDel="00D95865">
                <w:delText>00</w:delText>
              </w:r>
              <w:r w:rsidR="00E333EA" w:rsidDel="00D95865">
                <w:delText> s</w:delText>
              </w:r>
            </w:del>
          </w:p>
        </w:tc>
        <w:tc>
          <w:tcPr>
            <w:tcW w:w="1870" w:type="dxa"/>
          </w:tcPr>
          <w:p w14:paraId="27086C09" w14:textId="3BCBFB97" w:rsidR="00BB40C9" w:rsidRDefault="001063C4" w:rsidP="00BE7928">
            <w:pPr>
              <w:spacing w:line="480" w:lineRule="auto"/>
              <w:jc w:val="center"/>
            </w:pPr>
            <w:r>
              <w:t>0.</w:t>
            </w:r>
            <w:ins w:id="331" w:author="Björn Jörges" w:date="2020-04-17T18:56:00Z">
              <w:r w:rsidR="00A36250">
                <w:t>160</w:t>
              </w:r>
            </w:ins>
            <w:del w:id="332" w:author="Björn Jörges" w:date="2020-04-17T18:56:00Z">
              <w:r w:rsidDel="00A36250">
                <w:delText>006</w:delText>
              </w:r>
              <w:r w:rsidR="00E333EA" w:rsidDel="00A36250">
                <w:delText> s</w:delText>
              </w:r>
            </w:del>
          </w:p>
        </w:tc>
        <w:tc>
          <w:tcPr>
            <w:tcW w:w="1870" w:type="dxa"/>
          </w:tcPr>
          <w:p w14:paraId="092561C6" w14:textId="587E42BD" w:rsidR="00BB40C9" w:rsidRDefault="001063C4" w:rsidP="00BE7928">
            <w:pPr>
              <w:spacing w:line="480" w:lineRule="auto"/>
              <w:jc w:val="center"/>
            </w:pPr>
            <w:del w:id="333" w:author="Björn Jörges" w:date="2020-04-17T18:56:00Z">
              <w:r w:rsidDel="00A36250">
                <w:delText>0.01</w:delText>
              </w:r>
            </w:del>
            <w:ins w:id="334" w:author="Björn Jörges" w:date="2020-04-17T18:56:00Z">
              <w:r w:rsidR="00A36250">
                <w:t>0.236</w:t>
              </w:r>
            </w:ins>
            <w:del w:id="335" w:author="Björn Jörges" w:date="2020-04-17T18:56:00Z">
              <w:r w:rsidR="00E333EA" w:rsidDel="00A36250">
                <w:delText> s</w:delText>
              </w:r>
            </w:del>
          </w:p>
        </w:tc>
        <w:tc>
          <w:tcPr>
            <w:tcW w:w="1870" w:type="dxa"/>
          </w:tcPr>
          <w:p w14:paraId="7A24ADDC" w14:textId="4B6A9EB7" w:rsidR="00BB40C9" w:rsidRDefault="001063C4" w:rsidP="00BE7928">
            <w:pPr>
              <w:spacing w:line="480" w:lineRule="auto"/>
              <w:jc w:val="center"/>
            </w:pPr>
            <w:r>
              <w:t>0.</w:t>
            </w:r>
            <w:ins w:id="336" w:author="Björn Jörges" w:date="2020-04-17T18:56:00Z">
              <w:r w:rsidR="00A36250">
                <w:t>333</w:t>
              </w:r>
            </w:ins>
            <w:del w:id="337" w:author="Björn Jörges" w:date="2020-04-17T18:56:00Z">
              <w:r w:rsidDel="00A36250">
                <w:delText>03</w:delText>
              </w:r>
              <w:r w:rsidR="00E333EA" w:rsidDel="00A36250">
                <w:delText> s</w:delText>
              </w:r>
            </w:del>
          </w:p>
        </w:tc>
      </w:tr>
      <w:tr w:rsidR="00BB40C9" w14:paraId="2780974C" w14:textId="77777777" w:rsidTr="00BB40C9">
        <w:tc>
          <w:tcPr>
            <w:tcW w:w="1870" w:type="dxa"/>
          </w:tcPr>
          <w:p w14:paraId="5BBA8321" w14:textId="370784EA" w:rsidR="00BB40C9" w:rsidRPr="00BB40C9" w:rsidRDefault="00BB40C9" w:rsidP="00BE7928">
            <w:pPr>
              <w:spacing w:line="480" w:lineRule="auto"/>
              <w:jc w:val="center"/>
              <w:rPr>
                <w:i/>
              </w:rPr>
            </w:pPr>
            <w:r w:rsidRPr="00BB40C9">
              <w:rPr>
                <w:i/>
              </w:rPr>
              <w:t>6 m/s</w:t>
            </w:r>
          </w:p>
        </w:tc>
        <w:tc>
          <w:tcPr>
            <w:tcW w:w="1870" w:type="dxa"/>
          </w:tcPr>
          <w:p w14:paraId="1D4568D3" w14:textId="3F7F4A3A" w:rsidR="00BB40C9" w:rsidRDefault="001063C4" w:rsidP="00BE7928">
            <w:pPr>
              <w:spacing w:line="480" w:lineRule="auto"/>
              <w:jc w:val="center"/>
            </w:pPr>
            <w:del w:id="338" w:author="Björn Jörges" w:date="2020-04-17T18:57:00Z">
              <w:r w:rsidDel="00A36250">
                <w:delText>0.025</w:delText>
              </w:r>
            </w:del>
            <w:ins w:id="339" w:author="Björn Jörges" w:date="2020-04-17T18:57:00Z">
              <w:r w:rsidR="00A36250">
                <w:t>0.148</w:t>
              </w:r>
            </w:ins>
            <w:del w:id="340" w:author="Björn Jörges" w:date="2020-04-17T18:57:00Z">
              <w:r w:rsidR="00E333EA" w:rsidDel="00A36250">
                <w:delText> s</w:delText>
              </w:r>
            </w:del>
          </w:p>
        </w:tc>
        <w:tc>
          <w:tcPr>
            <w:tcW w:w="1870" w:type="dxa"/>
          </w:tcPr>
          <w:p w14:paraId="0AD32658" w14:textId="683BAA4B" w:rsidR="00BB40C9" w:rsidRDefault="001063C4" w:rsidP="00BE7928">
            <w:pPr>
              <w:spacing w:line="480" w:lineRule="auto"/>
              <w:jc w:val="center"/>
            </w:pPr>
            <w:del w:id="341" w:author="Björn Jörges" w:date="2020-04-17T18:57:00Z">
              <w:r w:rsidDel="00A36250">
                <w:delText>0.022</w:delText>
              </w:r>
              <w:r w:rsidR="00E333EA" w:rsidDel="00A36250">
                <w:delText> s</w:delText>
              </w:r>
            </w:del>
            <w:ins w:id="342" w:author="Björn Jörges" w:date="2020-04-17T18:57:00Z">
              <w:r w:rsidR="00A36250">
                <w:t>0.158</w:t>
              </w:r>
            </w:ins>
          </w:p>
        </w:tc>
        <w:tc>
          <w:tcPr>
            <w:tcW w:w="1870" w:type="dxa"/>
          </w:tcPr>
          <w:p w14:paraId="6172C094" w14:textId="61B8CBD9" w:rsidR="00BB40C9" w:rsidRDefault="001063C4" w:rsidP="00BE7928">
            <w:pPr>
              <w:spacing w:line="480" w:lineRule="auto"/>
              <w:jc w:val="center"/>
            </w:pPr>
            <w:del w:id="343" w:author="Björn Jörges" w:date="2020-04-17T18:57:00Z">
              <w:r w:rsidDel="00A36250">
                <w:delText>0.009</w:delText>
              </w:r>
              <w:r w:rsidR="00E333EA" w:rsidDel="00A36250">
                <w:delText> s</w:delText>
              </w:r>
            </w:del>
            <w:ins w:id="344" w:author="Björn Jörges" w:date="2020-04-17T18:57:00Z">
              <w:r w:rsidR="00A36250">
                <w:t>246</w:t>
              </w:r>
            </w:ins>
          </w:p>
        </w:tc>
        <w:tc>
          <w:tcPr>
            <w:tcW w:w="1870" w:type="dxa"/>
          </w:tcPr>
          <w:p w14:paraId="0A52D9F7" w14:textId="1C9CD6AF" w:rsidR="00BB40C9" w:rsidRDefault="001063C4" w:rsidP="00BE7928">
            <w:pPr>
              <w:keepNext/>
              <w:spacing w:line="480" w:lineRule="auto"/>
              <w:jc w:val="center"/>
            </w:pPr>
            <w:del w:id="345" w:author="Björn Jörges" w:date="2020-04-17T18:57:00Z">
              <w:r w:rsidDel="00A36250">
                <w:delText>0.03</w:delText>
              </w:r>
              <w:r w:rsidR="00E333EA" w:rsidDel="00A36250">
                <w:delText> s</w:delText>
              </w:r>
              <w:commentRangeEnd w:id="328"/>
              <w:r w:rsidR="00986837" w:rsidDel="00A36250">
                <w:rPr>
                  <w:rStyle w:val="CommentReference"/>
                  <w:rFonts w:eastAsiaTheme="minorHAnsi" w:cstheme="minorBidi"/>
                </w:rPr>
                <w:commentReference w:id="328"/>
              </w:r>
            </w:del>
            <w:ins w:id="346" w:author="Björn Jörges" w:date="2020-04-17T18:57:00Z">
              <w:r w:rsidR="00A36250">
                <w:t>0.344</w:t>
              </w:r>
            </w:ins>
          </w:p>
        </w:tc>
      </w:tr>
    </w:tbl>
    <w:p w14:paraId="0FF7AB0A" w14:textId="14E7A144" w:rsidR="00BB40C9" w:rsidRDefault="00F01E10" w:rsidP="00BE7928">
      <w:pPr>
        <w:pStyle w:val="Caption"/>
        <w:spacing w:line="480" w:lineRule="auto"/>
        <w:rPr>
          <w:lang w:val="en-US"/>
        </w:rPr>
      </w:pPr>
      <w:bookmarkStart w:id="347" w:name="_Ref27937618"/>
      <w:r w:rsidRPr="00AB56E9">
        <w:rPr>
          <w:lang w:val="en-US"/>
        </w:rPr>
        <w:t xml:space="preserve">Table </w:t>
      </w:r>
      <w:r>
        <w:fldChar w:fldCharType="begin"/>
      </w:r>
      <w:r w:rsidRPr="00AB56E9">
        <w:rPr>
          <w:lang w:val="en-US"/>
        </w:rPr>
        <w:instrText xml:space="preserve"> SEQ Table \* ARABIC </w:instrText>
      </w:r>
      <w:r>
        <w:fldChar w:fldCharType="separate"/>
      </w:r>
      <w:r w:rsidR="00F26F6E">
        <w:rPr>
          <w:noProof/>
          <w:lang w:val="en-US"/>
        </w:rPr>
        <w:t>2</w:t>
      </w:r>
      <w:r>
        <w:fldChar w:fldCharType="end"/>
      </w:r>
      <w:bookmarkEnd w:id="347"/>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Lower values signify a better fit.</w:t>
      </w:r>
    </w:p>
    <w:p w14:paraId="33CD367A" w14:textId="62AFB777" w:rsidR="0058768C" w:rsidRPr="0058768C" w:rsidRDefault="0058768C" w:rsidP="00BE7928">
      <w:pPr>
        <w:spacing w:line="480" w:lineRule="auto"/>
      </w:pPr>
      <w:r>
        <w:t>This improvement upon our previous model lends further support to the idea that the mean of a strong gravity prior is at or very close to 9.81 /s².</w:t>
      </w:r>
    </w:p>
    <w:p w14:paraId="75D01815" w14:textId="77777777" w:rsidR="000C63D1" w:rsidRPr="004A0054" w:rsidRDefault="000C63D1" w:rsidP="00BE7928">
      <w:pPr>
        <w:spacing w:line="480" w:lineRule="auto"/>
        <w:jc w:val="both"/>
        <w:rPr>
          <w:rStyle w:val="Heading2Char"/>
          <w:lang w:val="en-US"/>
        </w:rPr>
      </w:pPr>
    </w:p>
    <w:p w14:paraId="1A321467" w14:textId="0A1E4592" w:rsidR="004A0054" w:rsidRPr="004A0054" w:rsidRDefault="0058768C" w:rsidP="00BE7928">
      <w:pPr>
        <w:spacing w:after="0" w:line="480" w:lineRule="auto"/>
        <w:rPr>
          <w:rStyle w:val="Heading2Char"/>
          <w:lang w:val="en-US"/>
        </w:rPr>
      </w:pPr>
      <w:r>
        <w:rPr>
          <w:rStyle w:val="Heading2Char"/>
          <w:lang w:val="en-US"/>
        </w:rPr>
        <w:t>Standard Deviation of the Gravity Prior</w:t>
      </w:r>
    </w:p>
    <w:p w14:paraId="14266157" w14:textId="0A03C5A2" w:rsidR="008734D9" w:rsidRDefault="0058768C" w:rsidP="00BE7928">
      <w:pPr>
        <w:spacing w:line="480" w:lineRule="auto"/>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BE7928">
      <w:pPr>
        <w:spacing w:line="480" w:lineRule="auto"/>
        <w:jc w:val="both"/>
        <w:rPr>
          <w:rFonts w:eastAsiaTheme="minorEastAsia"/>
        </w:rPr>
      </w:pPr>
      <w:r>
        <w:rPr>
          <w:rFonts w:eastAsiaTheme="minorEastAsia"/>
        </w:rPr>
        <w:lastRenderedPageBreak/>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0A5C20" w:rsidP="00BE7928">
            <w:pPr>
              <w:pStyle w:val="MaterialsandMethodsText"/>
              <w:spacing w:line="480" w:lineRule="auto"/>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1EF3ECEA" w:rsidR="00EE6444" w:rsidRPr="00277A48" w:rsidRDefault="00EE6444" w:rsidP="00BE7928">
            <w:pPr>
              <w:pStyle w:val="MaterialsandMethodsText"/>
              <w:spacing w:line="480" w:lineRule="auto"/>
            </w:pPr>
            <w:r w:rsidRPr="00277A48">
              <w:t>[</w:t>
            </w:r>
            <w:ins w:id="348" w:author="Björn Jörges" w:date="2020-04-17T21:37:00Z">
              <w:r w:rsidR="002A2F46">
                <w:t>8</w:t>
              </w:r>
            </w:ins>
            <w:del w:id="349" w:author="Björn Jörges" w:date="2020-04-17T21:37:00Z">
              <w:r w:rsidR="00FA5BF0" w:rsidDel="002A2F46">
                <w:delText>6</w:delText>
              </w:r>
            </w:del>
            <w:r w:rsidRPr="00277A48">
              <w:t>]</w:t>
            </w:r>
          </w:p>
        </w:tc>
      </w:tr>
    </w:tbl>
    <w:p w14:paraId="2E0C898B" w14:textId="1ECB9131" w:rsidR="003405B4" w:rsidRPr="00EE6444" w:rsidRDefault="00EE6444" w:rsidP="00BE7928">
      <w:pPr>
        <w:spacing w:line="480" w:lineRule="auto"/>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BE7928">
      <w:pPr>
        <w:spacing w:line="480" w:lineRule="auto"/>
      </w:pPr>
    </w:p>
    <w:p w14:paraId="3205658D" w14:textId="1B086556" w:rsidR="00FD302A" w:rsidRPr="00604840" w:rsidRDefault="00FD302A" w:rsidP="00BE7928">
      <w:pPr>
        <w:pStyle w:val="Heading3"/>
        <w:spacing w:line="480" w:lineRule="auto"/>
      </w:pPr>
      <w:r w:rsidRPr="00FD302A">
        <w:t>Assumptions</w:t>
      </w:r>
    </w:p>
    <w:p w14:paraId="141593B7" w14:textId="05FED195" w:rsidR="00FD302A" w:rsidRDefault="00006956" w:rsidP="007B13FD">
      <w:pPr>
        <w:spacing w:line="480" w:lineRule="auto"/>
        <w:jc w:val="both"/>
      </w:pPr>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ins w:id="350" w:author="Björn Jörges" w:date="2020-04-17T22:06:00Z">
        <w:r w:rsidR="005005C0">
          <w:t xml:space="preserve"> Please note that we conduct these simulations in absolute terms </w:t>
        </w:r>
      </w:ins>
      <w:ins w:id="351" w:author="Björn Jörges" w:date="2020-04-17T22:07:00Z">
        <w:r w:rsidR="005005C0">
          <w:t xml:space="preserve">(i.e., absolute errors) </w:t>
        </w:r>
      </w:ins>
      <w:ins w:id="352" w:author="Björn Jörges" w:date="2020-04-17T22:06:00Z">
        <w:r w:rsidR="005005C0">
          <w:t>to mimic the processes more closely, but co</w:t>
        </w:r>
      </w:ins>
      <w:ins w:id="353" w:author="Björn Jörges" w:date="2020-04-17T22:07:00Z">
        <w:r w:rsidR="005005C0">
          <w:t>n</w:t>
        </w:r>
      </w:ins>
      <w:ins w:id="354" w:author="Björn Jörges" w:date="2020-04-17T22:06:00Z">
        <w:r w:rsidR="005005C0">
          <w:t xml:space="preserve">vert </w:t>
        </w:r>
      </w:ins>
      <w:ins w:id="355" w:author="Björn Jörges" w:date="2020-04-17T22:07:00Z">
        <w:r w:rsidR="005005C0">
          <w:t xml:space="preserve">quality </w:t>
        </w:r>
      </w:ins>
      <w:ins w:id="356" w:author="Björn Jörges" w:date="2020-04-17T22:06:00Z">
        <w:r w:rsidR="005005C0">
          <w:t>metrics (such as model fits)</w:t>
        </w:r>
      </w:ins>
      <w:ins w:id="357" w:author="Björn Jörges" w:date="2020-04-17T22:07:00Z">
        <w:r w:rsidR="005005C0">
          <w:t xml:space="preserve"> and results</w:t>
        </w:r>
      </w:ins>
      <w:ins w:id="358" w:author="Björn Jörges" w:date="2020-04-17T22:06:00Z">
        <w:r w:rsidR="005005C0">
          <w:t xml:space="preserve"> into </w:t>
        </w:r>
      </w:ins>
      <w:ins w:id="359" w:author="Björn Jörges" w:date="2020-04-17T22:07:00Z">
        <w:r w:rsidR="005005C0">
          <w:t>relative terms (</w:t>
        </w:r>
        <w:proofErr w:type="spellStart"/>
        <w:r w:rsidR="005005C0">
          <w:t>i</w:t>
        </w:r>
        <w:proofErr w:type="spellEnd"/>
        <w:r w:rsidR="005005C0">
          <w:t>. e., error ratios).</w:t>
        </w:r>
      </w:ins>
    </w:p>
    <w:p w14:paraId="1AD07D85" w14:textId="2659BA8F" w:rsidR="00F1488E" w:rsidRPr="00F2167B" w:rsidRDefault="00F1488E" w:rsidP="00BE7928">
      <w:pPr>
        <w:spacing w:line="480" w:lineRule="auto"/>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756688A1" w:rsidR="00A643B3" w:rsidRDefault="000A5C20" w:rsidP="00BE7928">
      <w:pPr>
        <w:spacing w:line="480" w:lineRule="auto"/>
        <w:jc w:val="both"/>
        <w:rPr>
          <w:ins w:id="360" w:author="Björn Jörges" w:date="2020-04-17T22:02:00Z"/>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w:t>
      </w:r>
      <w:proofErr w:type="gramStart"/>
      <w:r w:rsidR="003405B4">
        <w:rPr>
          <w:rFonts w:eastAsiaTheme="minorEastAsia"/>
        </w:rPr>
        <w:t>peak,</w:t>
      </w:r>
      <w:proofErr w:type="gramEnd"/>
      <w:r w:rsidR="003405B4">
        <w:rPr>
          <w:rFonts w:eastAsiaTheme="minorEastAsia"/>
        </w:rPr>
        <w:t xml:space="preserve"> therefore their initial velocity was very low. The velocity term thus contributes less to the full estimate than the gravity term</w:t>
      </w:r>
      <w:r w:rsidR="00006956">
        <w:rPr>
          <w:rFonts w:eastAsiaTheme="minorEastAsia"/>
        </w:rPr>
        <w:t xml:space="preserve">, especially in </w:t>
      </w:r>
      <w:r w:rsidR="00006956">
        <w:rPr>
          <w:rFonts w:eastAsiaTheme="minorEastAsia"/>
        </w:rPr>
        <w:lastRenderedPageBreak/>
        <w:t>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BE7928">
        <w:rPr>
          <w:rFonts w:eastAsiaTheme="minorEastAsia"/>
        </w:rPr>
        <w:instrText xml:space="preserve"> \* MERGEFORMAT </w:instrText>
      </w:r>
      <w:r w:rsidR="00A643B3">
        <w:rPr>
          <w:rFonts w:eastAsiaTheme="minorEastAsia"/>
        </w:rPr>
      </w:r>
      <w:r w:rsidR="00A643B3">
        <w:rPr>
          <w:rFonts w:eastAsiaTheme="minorEastAsia"/>
        </w:rPr>
        <w:fldChar w:fldCharType="separate"/>
      </w:r>
      <w:r w:rsidR="00F26F6E" w:rsidRPr="00E72229">
        <w:t xml:space="preserve">Figure </w:t>
      </w:r>
      <w:r w:rsidR="00F26F6E">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005C0" w:rsidRPr="00277A48" w14:paraId="2D3E6517" w14:textId="77777777" w:rsidTr="000A5C20">
        <w:trPr>
          <w:trHeight w:val="376"/>
          <w:ins w:id="361" w:author="Björn Jörges" w:date="2020-04-17T22:02:00Z"/>
        </w:trPr>
        <w:tc>
          <w:tcPr>
            <w:tcW w:w="8314" w:type="dxa"/>
            <w:shd w:val="clear" w:color="auto" w:fill="FFFFFF" w:themeFill="background1"/>
            <w:vAlign w:val="center"/>
          </w:tcPr>
          <w:moveToRangeStart w:id="362" w:author="Björn Jörges" w:date="2020-04-17T22:02:00Z" w:name="move38053366"/>
          <w:p w14:paraId="58D4B698" w14:textId="77777777" w:rsidR="005005C0" w:rsidDel="005005C0" w:rsidRDefault="000A5C20" w:rsidP="005005C0">
            <w:pPr>
              <w:spacing w:line="480" w:lineRule="auto"/>
              <w:jc w:val="both"/>
              <w:rPr>
                <w:del w:id="363" w:author="Björn Jörges" w:date="2020-04-17T22:02:00Z"/>
                <w:moveTo w:id="364" w:author="Björn Jörges" w:date="2020-04-17T22:02:00Z"/>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moveToRangeEnd w:id="362"/>
          <w:p w14:paraId="4FC5FD38" w14:textId="496F95DA" w:rsidR="005005C0" w:rsidRPr="00277A48" w:rsidRDefault="005005C0">
            <w:pPr>
              <w:spacing w:line="480" w:lineRule="auto"/>
              <w:jc w:val="both"/>
              <w:rPr>
                <w:ins w:id="365" w:author="Björn Jörges" w:date="2020-04-17T22:02:00Z"/>
              </w:rPr>
              <w:pPrChange w:id="366" w:author="Björn Jörges" w:date="2020-04-17T22:02:00Z">
                <w:pPr>
                  <w:pStyle w:val="MaterialsandMethodsText"/>
                  <w:framePr w:hSpace="180" w:wrap="around" w:vAnchor="text" w:hAnchor="margin" w:y="55"/>
                  <w:spacing w:line="480" w:lineRule="auto"/>
                </w:pPr>
              </w:pPrChange>
            </w:pPr>
          </w:p>
        </w:tc>
        <w:tc>
          <w:tcPr>
            <w:tcW w:w="783" w:type="dxa"/>
            <w:shd w:val="clear" w:color="auto" w:fill="FFFFFF" w:themeFill="background1"/>
            <w:vAlign w:val="center"/>
          </w:tcPr>
          <w:p w14:paraId="79903B43" w14:textId="7561C2A5" w:rsidR="005005C0" w:rsidRPr="00277A48" w:rsidRDefault="005005C0" w:rsidP="000A5C20">
            <w:pPr>
              <w:pStyle w:val="MaterialsandMethodsText"/>
              <w:spacing w:line="480" w:lineRule="auto"/>
              <w:rPr>
                <w:ins w:id="367" w:author="Björn Jörges" w:date="2020-04-17T22:02:00Z"/>
              </w:rPr>
            </w:pPr>
            <w:ins w:id="368" w:author="Björn Jörges" w:date="2020-04-17T22:02:00Z">
              <w:r w:rsidRPr="00277A48">
                <w:t>[</w:t>
              </w:r>
              <w:r>
                <w:t>9</w:t>
              </w:r>
              <w:r w:rsidRPr="00277A48">
                <w:t>]</w:t>
              </w:r>
            </w:ins>
          </w:p>
        </w:tc>
      </w:tr>
    </w:tbl>
    <w:moveFromRangeStart w:id="369" w:author="Björn Jörges" w:date="2020-04-17T22:02:00Z" w:name="move38053366"/>
    <w:p w14:paraId="04337C2C" w14:textId="1DD1D6B7" w:rsidR="00A643B3" w:rsidDel="005005C0" w:rsidRDefault="000A5C20" w:rsidP="00BE7928">
      <w:pPr>
        <w:spacing w:line="480" w:lineRule="auto"/>
        <w:jc w:val="both"/>
        <w:rPr>
          <w:moveFrom w:id="370" w:author="Björn Jörges" w:date="2020-04-17T22:02:00Z"/>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moveFromRangeEnd w:id="369"/>
    <w:p w14:paraId="4CD13B5A" w14:textId="606F8D68" w:rsidR="00FE5C97" w:rsidRDefault="00A340F9" w:rsidP="00BE7928">
      <w:pPr>
        <w:spacing w:line="480" w:lineRule="auto"/>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sidR="002B2E0C">
        <w:rPr>
          <w:rFonts w:eastAsiaTheme="minorEastAsia"/>
        </w:rPr>
        <w:t>%</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2B2E0C">
        <w:rPr>
          <w:rFonts w:eastAsiaTheme="minorEastAsia"/>
        </w:rPr>
        <w:t>%</w:t>
      </w:r>
      <w:r w:rsidR="00F2167B">
        <w:rPr>
          <w:rFonts w:eastAsiaTheme="minorEastAsia"/>
        </w:rPr>
        <w:t xml:space="preserve"> from its </w:t>
      </w:r>
      <w:r w:rsidR="002A7435">
        <w:rPr>
          <w:rFonts w:eastAsiaTheme="minorEastAsia"/>
        </w:rPr>
        <w:t>mean</w:t>
      </w:r>
      <w:r w:rsidR="00F2167B">
        <w:rPr>
          <w:rFonts w:eastAsiaTheme="minorEastAsia"/>
        </w:rPr>
        <w:t xml:space="preserve"> leads to a proportion of responses of 25/75</w:t>
      </w:r>
      <w:r w:rsidR="002B2E0C">
        <w:rPr>
          <w:rFonts w:eastAsiaTheme="minorEastAsia"/>
        </w:rPr>
        <w:t>%</w:t>
      </w:r>
      <w:r w:rsidR="00F2167B">
        <w:rPr>
          <w:rFonts w:eastAsiaTheme="minorEastAsia"/>
        </w:rPr>
        <w:t xml:space="preserve">.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ins w:id="371" w:author="Björn Jörges" w:date="2020-04-17T22:03:00Z">
        <w:r w:rsidR="005005C0">
          <w:rPr>
            <w:rFonts w:eastAsiaTheme="minorEastAsia"/>
          </w:rPr>
          <w:fldChar w:fldCharType="begin"/>
        </w:r>
        <w:r w:rsidR="005005C0">
          <w:rPr>
            <w:rFonts w:eastAsiaTheme="minorEastAsia"/>
          </w:rPr>
          <w:instrText xml:space="preserve"> REF _Ref28582960 \h </w:instrText>
        </w:r>
      </w:ins>
      <w:r w:rsidR="005005C0">
        <w:rPr>
          <w:rFonts w:eastAsiaTheme="minorEastAsia"/>
        </w:rPr>
      </w:r>
      <w:r w:rsidR="005005C0">
        <w:rPr>
          <w:rFonts w:eastAsiaTheme="minorEastAsia"/>
        </w:rPr>
        <w:fldChar w:fldCharType="separate"/>
      </w:r>
      <w:ins w:id="372" w:author="Björn Jörges" w:date="2020-04-17T22:03:00Z">
        <w:r w:rsidR="005005C0" w:rsidRPr="00E72229">
          <w:t xml:space="preserve">Figure </w:t>
        </w:r>
        <w:r w:rsidR="005005C0">
          <w:rPr>
            <w:noProof/>
          </w:rPr>
          <w:t>5</w:t>
        </w:r>
        <w:r w:rsidR="005005C0">
          <w:rPr>
            <w:rFonts w:eastAsiaTheme="minorEastAsia"/>
          </w:rPr>
          <w:fldChar w:fldCharType="end"/>
        </w:r>
      </w:ins>
      <w:del w:id="373" w:author="Björn Jörges" w:date="2020-04-17T22:03:00Z">
        <w:r w:rsidR="000F7858" w:rsidRPr="000F7858" w:rsidDel="005005C0">
          <w:rPr>
            <w:rFonts w:eastAsiaTheme="minorEastAsia"/>
          </w:rPr>
          <w:delText>Figure 5</w:delText>
        </w:r>
      </w:del>
      <w:r w:rsidR="000F7858" w:rsidRPr="000F7858">
        <w:rPr>
          <w:rFonts w:eastAsiaTheme="minorEastAsia"/>
        </w:rPr>
        <w:t>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the JND for orientation 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BE7928">
      <w:pPr>
        <w:spacing w:line="480" w:lineRule="auto"/>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 xml:space="preserve">While this effect should in principle be partially offset by improved predictions for motion coherent with earth gravity – an empirical question that has, to our knowledge, not been addressed so far –, our simulations show that a </w:t>
      </w:r>
      <w:r w:rsidR="00F91E84">
        <w:rPr>
          <w:rFonts w:eastAsiaTheme="minorEastAsia"/>
        </w:rPr>
        <w:lastRenderedPageBreak/>
        <w:t>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5A5131C5" w:rsidR="00F2167B" w:rsidRDefault="000A5C20" w:rsidP="00BE7928">
      <w:pPr>
        <w:spacing w:line="480" w:lineRule="auto"/>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r w:rsidR="009D5CCF">
        <w:rPr>
          <w:rFonts w:eastAsiaTheme="minorEastAsia"/>
        </w:rPr>
        <w:t>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w:t>
      </w:r>
      <w:r w:rsidR="002B2E0C">
        <w:rPr>
          <w:rFonts w:eastAsiaTheme="minorEastAsia"/>
        </w:rPr>
        <w:t>%</w:t>
      </w:r>
      <w:r w:rsidR="00595505">
        <w:rPr>
          <w:rFonts w:eastAsiaTheme="minorEastAsia"/>
        </w:rPr>
        <w:t xml:space="preserve"> to 5</w:t>
      </w:r>
      <w:r w:rsidR="002B2E0C">
        <w:rPr>
          <w:rFonts w:eastAsiaTheme="minorEastAsia"/>
        </w:rPr>
        <w:t>%</w:t>
      </w:r>
      <w:r w:rsidR="00595505">
        <w:rPr>
          <w:rFonts w:eastAsiaTheme="minorEastAsia"/>
        </w:rPr>
        <w:t xml:space="preserve">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w:t>
      </w:r>
      <w:r w:rsidR="002B2E0C">
        <w:rPr>
          <w:rFonts w:eastAsiaTheme="minorEastAsia"/>
        </w:rPr>
        <w:t>%</w:t>
      </w:r>
      <w:r w:rsidR="00236BC9">
        <w:rPr>
          <w:rFonts w:eastAsiaTheme="minorEastAsia"/>
        </w:rPr>
        <w:t>)</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BE7928">
        <w:rPr>
          <w:rFonts w:eastAsiaTheme="minorEastAsia"/>
        </w:rPr>
        <w:instrText xml:space="preserve"> \* MERGEFORMAT </w:instrText>
      </w:r>
      <w:r w:rsidR="00E817C4">
        <w:rPr>
          <w:rFonts w:eastAsiaTheme="minorEastAsia"/>
        </w:rPr>
      </w:r>
      <w:r w:rsidR="00E817C4">
        <w:rPr>
          <w:rFonts w:eastAsiaTheme="minorEastAsia"/>
        </w:rPr>
        <w:fldChar w:fldCharType="separate"/>
      </w:r>
      <w:r w:rsidR="00F26F6E" w:rsidRPr="00E72229">
        <w:t xml:space="preserve">Figure </w:t>
      </w:r>
      <w:r w:rsidR="00F26F6E">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BE7928">
      <w:pPr>
        <w:spacing w:line="480" w:lineRule="auto"/>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BE7928">
      <w:pPr>
        <w:spacing w:line="480" w:lineRule="auto"/>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BE7928">
      <w:pPr>
        <w:keepNext/>
        <w:spacing w:line="480" w:lineRule="auto"/>
        <w:jc w:val="both"/>
      </w:pPr>
      <w:r>
        <w:rPr>
          <w:rFonts w:eastAsiaTheme="minorEastAsia"/>
          <w:noProof/>
        </w:rPr>
        <w:lastRenderedPageBreak/>
        <w:drawing>
          <wp:inline distT="0" distB="0" distL="0" distR="0" wp14:anchorId="12C6EF7C" wp14:editId="0741C6EF">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657037F9" w:rsidR="00515BFC" w:rsidRPr="00E72229" w:rsidRDefault="00E72229" w:rsidP="00E3255D">
      <w:pPr>
        <w:pStyle w:val="Caption"/>
        <w:jc w:val="both"/>
        <w:rPr>
          <w:rFonts w:eastAsiaTheme="minorEastAsia"/>
          <w:lang w:val="en-US"/>
        </w:rPr>
      </w:pPr>
      <w:bookmarkStart w:id="374" w:name="_Ref28582960"/>
      <w:bookmarkStart w:id="375"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F26F6E">
        <w:rPr>
          <w:noProof/>
          <w:lang w:val="en-US"/>
        </w:rPr>
        <w:t>5</w:t>
      </w:r>
      <w:r>
        <w:fldChar w:fldCharType="end"/>
      </w:r>
      <w:bookmarkEnd w:id="374"/>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five different standardized standard deviations for the last perceived velocity (0.1-0.3 m/s). D. Predictions for five different standardized standard deviations for the represented gravity (0.02-0.18 m/s²).</w:t>
      </w:r>
      <w:bookmarkEnd w:id="375"/>
    </w:p>
    <w:p w14:paraId="5EF0C83C" w14:textId="46475DF2" w:rsidR="00314718" w:rsidRDefault="00580FFB" w:rsidP="00BE7928">
      <w:pPr>
        <w:spacing w:line="480" w:lineRule="auto"/>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w:t>
      </w:r>
      <w:r w:rsidR="007614EE">
        <w:rPr>
          <w:rFonts w:eastAsiaTheme="minorEastAsia"/>
        </w:rPr>
        <w:lastRenderedPageBreak/>
        <w:t xml:space="preserve">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w:t>
      </w:r>
      <w:r w:rsidR="002B2E0C">
        <w:rPr>
          <w:rFonts w:eastAsiaTheme="minorEastAsia"/>
        </w:rPr>
        <w:t>%</w:t>
      </w:r>
      <w:r w:rsidR="0016268C">
        <w:rPr>
          <w:rFonts w:eastAsiaTheme="minorEastAsia"/>
        </w:rPr>
        <w:t xml:space="preserve">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1D4CE3">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w:t>
      </w:r>
      <w:r w:rsidR="002B2E0C">
        <w:rPr>
          <w:rFonts w:eastAsiaTheme="minorEastAsia"/>
        </w:rPr>
        <w:t>%</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54D9ED2A" w:rsidR="00314718" w:rsidRDefault="00E817C4" w:rsidP="00BE7928">
      <w:pPr>
        <w:spacing w:line="480" w:lineRule="auto"/>
        <w:jc w:val="both"/>
        <w:rPr>
          <w:rFonts w:eastAsiaTheme="minorEastAsia"/>
        </w:rPr>
      </w:pPr>
      <w:r>
        <w:rPr>
          <w:rFonts w:eastAsiaTheme="minorEastAsia"/>
        </w:rPr>
        <w:t xml:space="preserve">There are further constraints: First, the motor variability should be lower than the overall variabilities observed for </w:t>
      </w:r>
      <w:ins w:id="376" w:author="Björn Jörges" w:date="2020-04-17T22:08:00Z">
        <w:r w:rsidR="007F55F7">
          <w:rPr>
            <w:rFonts w:eastAsiaTheme="minorEastAsia"/>
          </w:rPr>
          <w:t xml:space="preserve">the absolute error in </w:t>
        </w:r>
      </w:ins>
      <w:r>
        <w:rPr>
          <w:rFonts w:eastAsiaTheme="minorEastAsia"/>
        </w:rPr>
        <w:t xml:space="preserve">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F26F6E" w:rsidRPr="00E72229">
        <w:t xml:space="preserve">Figure </w:t>
      </w:r>
      <w:r w:rsidR="00F26F6E">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p>
    <w:p w14:paraId="7777A57C" w14:textId="72041E84" w:rsidR="00B94CFD" w:rsidRDefault="001906EB" w:rsidP="00BE7928">
      <w:pPr>
        <w:spacing w:line="480" w:lineRule="auto"/>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w:t>
      </w:r>
      <w:ins w:id="377" w:author="Björn Jörges" w:date="2020-04-18T01:08:00Z">
        <w:r w:rsidR="0059490A">
          <w:rPr>
            <w:rFonts w:eastAsiaTheme="minorEastAsia"/>
          </w:rPr>
          <w:t>, separately</w:t>
        </w:r>
      </w:ins>
      <w:ins w:id="378" w:author="Björn Jörges" w:date="2020-04-18T01:09:00Z">
        <w:r w:rsidR="0059490A">
          <w:rPr>
            <w:rFonts w:eastAsiaTheme="minorEastAsia"/>
          </w:rPr>
          <w:t xml:space="preserve"> for each combination of gravity, initial vertical velocity, Occlusion condition and participant</w:t>
        </w:r>
      </w:ins>
      <w:r w:rsidR="00B804B7">
        <w:rPr>
          <w:rFonts w:eastAsiaTheme="minorEastAsia"/>
        </w:rPr>
        <w:t>.</w:t>
      </w:r>
      <w:ins w:id="379" w:author="Björn Jörges" w:date="2020-04-18T01:09:00Z">
        <w:r w:rsidR="0059490A">
          <w:rPr>
            <w:rFonts w:eastAsiaTheme="minorEastAsia"/>
          </w:rPr>
          <w:t xml:space="preserve"> We collapsed the error across initial horizontal velocities because results for both values were virtually the same, mostl</w:t>
        </w:r>
      </w:ins>
      <w:ins w:id="380" w:author="Björn Jörges" w:date="2020-04-18T01:10:00Z">
        <w:r w:rsidR="0059490A">
          <w:rPr>
            <w:rFonts w:eastAsiaTheme="minorEastAsia"/>
          </w:rPr>
          <w:t>y likely because the horizontal velocity barely influences overall flight duration</w:t>
        </w:r>
        <w:r w:rsidR="00C1673C">
          <w:rPr>
            <w:rFonts w:eastAsiaTheme="minorEastAsia"/>
          </w:rPr>
          <w:t xml:space="preserve"> in the presence of air drag, and not at all in the absence of air </w:t>
        </w:r>
        <w:proofErr w:type="spellStart"/>
        <w:r w:rsidR="00C1673C">
          <w:rPr>
            <w:rFonts w:eastAsiaTheme="minorEastAsia"/>
          </w:rPr>
          <w:t>drag.</w:t>
        </w:r>
      </w:ins>
      <w:del w:id="381" w:author="Björn Jörges" w:date="2020-04-18T01:10:00Z">
        <w:r w:rsidR="00B804B7" w:rsidDel="0059490A">
          <w:rPr>
            <w:rFonts w:eastAsiaTheme="minorEastAsia"/>
          </w:rPr>
          <w:delText xml:space="preserve"> </w:delText>
        </w:r>
      </w:del>
      <w:r w:rsidR="00B804B7">
        <w:rPr>
          <w:rFonts w:eastAsiaTheme="minorEastAsia"/>
        </w:rPr>
        <w:t>After</w:t>
      </w:r>
      <w:proofErr w:type="spellEnd"/>
      <w:r w:rsidR="00B804B7">
        <w:rPr>
          <w:rFonts w:eastAsiaTheme="minorEastAsia"/>
        </w:rPr>
        <w:t xml:space="preserve">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BE7928">
        <w:rPr>
          <w:rFonts w:eastAsiaTheme="minorEastAsia"/>
        </w:rPr>
        <w:instrText xml:space="preserve"> \* MERGEFORMAT </w:instrText>
      </w:r>
      <w:r w:rsidR="003A56D0">
        <w:rPr>
          <w:rFonts w:eastAsiaTheme="minorEastAsia"/>
        </w:rPr>
      </w:r>
      <w:r w:rsidR="003A56D0">
        <w:rPr>
          <w:rFonts w:eastAsiaTheme="minorEastAsia"/>
        </w:rPr>
        <w:fldChar w:fldCharType="separate"/>
      </w:r>
      <w:r w:rsidR="00F26F6E" w:rsidRPr="00456512">
        <w:t xml:space="preserve">Figure </w:t>
      </w:r>
      <w:r w:rsidR="00F26F6E">
        <w:rPr>
          <w:noProof/>
        </w:rPr>
        <w:t>6</w:t>
      </w:r>
      <w:r w:rsidR="003A56D0">
        <w:rPr>
          <w:rFonts w:eastAsiaTheme="minorEastAsia"/>
        </w:rPr>
        <w:fldChar w:fldCharType="end"/>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w:t>
      </w:r>
      <w:ins w:id="382" w:author="Björn Jörges" w:date="2020-04-17T22:23:00Z">
        <w:r w:rsidR="00616FA4">
          <w:rPr>
            <w:rFonts w:eastAsiaTheme="minorEastAsia"/>
          </w:rPr>
          <w:t>0</w:t>
        </w:r>
      </w:ins>
      <w:ins w:id="383" w:author="Björn Jörges" w:date="2020-04-17T22:22:00Z">
        <w:r w:rsidR="00616FA4">
          <w:rPr>
            <w:rFonts w:eastAsiaTheme="minorEastAsia"/>
          </w:rPr>
          <w:t>5</w:t>
        </w:r>
      </w:ins>
      <w:ins w:id="384" w:author="Björn Jörges" w:date="2020-04-17T22:23:00Z">
        <w:r w:rsidR="00616FA4">
          <w:rPr>
            <w:rFonts w:eastAsiaTheme="minorEastAsia"/>
          </w:rPr>
          <w:t>8</w:t>
        </w:r>
      </w:ins>
      <w:del w:id="385" w:author="Björn Jörges" w:date="2020-04-17T22:22:00Z">
        <w:r w:rsidR="00C03A45" w:rsidDel="00616FA4">
          <w:rPr>
            <w:rFonts w:eastAsiaTheme="minorEastAsia"/>
          </w:rPr>
          <w:delText>03</w:delText>
        </w:r>
      </w:del>
      <w:r w:rsidR="00C03A45">
        <w:rPr>
          <w:rFonts w:eastAsiaTheme="minorEastAsia"/>
        </w:rPr>
        <w:t> s, with an RMSE of 0.0</w:t>
      </w:r>
      <w:ins w:id="386" w:author="Björn Jörges" w:date="2020-04-17T22:09:00Z">
        <w:r w:rsidR="007F55F7">
          <w:rPr>
            <w:rFonts w:eastAsiaTheme="minorEastAsia"/>
          </w:rPr>
          <w:t>4</w:t>
        </w:r>
      </w:ins>
      <w:del w:id="387" w:author="Björn Jörges" w:date="2020-04-17T22:09:00Z">
        <w:r w:rsidR="00C03A45" w:rsidDel="007F55F7">
          <w:rPr>
            <w:rFonts w:eastAsiaTheme="minorEastAsia"/>
          </w:rPr>
          <w:delText>15</w:delText>
        </w:r>
      </w:del>
      <w:del w:id="388" w:author="Björn Jörges" w:date="2020-04-17T22:19:00Z">
        <w:r w:rsidR="00C03A45" w:rsidDel="00616FA4">
          <w:rPr>
            <w:rFonts w:eastAsiaTheme="minorEastAsia"/>
          </w:rPr>
          <w:delText> s</w:delText>
        </w:r>
      </w:del>
      <w:r w:rsidR="004850CC">
        <w:rPr>
          <w:rFonts w:eastAsiaTheme="minorEastAsia"/>
        </w:rPr>
        <w:t>.</w:t>
      </w:r>
    </w:p>
    <w:p w14:paraId="1E21E1F1" w14:textId="77777777" w:rsidR="00456512" w:rsidRDefault="00456512" w:rsidP="00BE7928">
      <w:pPr>
        <w:keepNext/>
        <w:spacing w:line="480" w:lineRule="auto"/>
        <w:jc w:val="both"/>
      </w:pPr>
      <w:r>
        <w:rPr>
          <w:rFonts w:eastAsiaTheme="minorEastAsia"/>
          <w:noProof/>
        </w:rPr>
        <w:lastRenderedPageBreak/>
        <w:drawing>
          <wp:inline distT="0" distB="0" distL="0" distR="0" wp14:anchorId="50FD9E25" wp14:editId="0DDBF0B4">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38770B6B" w:rsidR="00456512" w:rsidRDefault="00456512" w:rsidP="00E3255D">
      <w:pPr>
        <w:pStyle w:val="Caption"/>
        <w:jc w:val="both"/>
        <w:rPr>
          <w:lang w:val="en-US"/>
        </w:rPr>
      </w:pPr>
      <w:bookmarkStart w:id="389"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F26F6E">
        <w:rPr>
          <w:noProof/>
          <w:lang w:val="en-US"/>
        </w:rPr>
        <w:t>6</w:t>
      </w:r>
      <w:r>
        <w:fldChar w:fldCharType="end"/>
      </w:r>
      <w:bookmarkEnd w:id="389"/>
      <w:r w:rsidRPr="00456512">
        <w:rPr>
          <w:lang w:val="en-US"/>
        </w:rPr>
        <w:t xml:space="preserve">: </w:t>
      </w:r>
      <w:bookmarkStart w:id="390" w:name="_Hlk30683887"/>
      <w:r w:rsidR="00FB27DF">
        <w:rPr>
          <w:lang w:val="en-US"/>
        </w:rPr>
        <w:t>Root mean square errors (RMSE)</w:t>
      </w:r>
      <w:bookmarkEnd w:id="390"/>
      <w:r w:rsidRPr="00456512">
        <w:rPr>
          <w:lang w:val="en-US"/>
        </w:rPr>
        <w:t xml:space="preserve"> b</w:t>
      </w:r>
      <w:r>
        <w:rPr>
          <w:lang w:val="en-US"/>
        </w:rPr>
        <w:t>etween the standard deviation of timing errors simulated based on different motor errors</w:t>
      </w:r>
      <w:r w:rsidR="00FB27DF">
        <w:rPr>
          <w:lang w:val="en-US"/>
        </w:rPr>
        <w:t xml:space="preserve"> (between 0.00 and 0.07 s)</w:t>
      </w:r>
      <w:r>
        <w:rPr>
          <w:lang w:val="en-US"/>
        </w:rPr>
        <w:t xml:space="preserve"> and the standard deviation of observed timing errors.</w:t>
      </w:r>
    </w:p>
    <w:p w14:paraId="51206F38" w14:textId="77777777" w:rsidR="005368D2" w:rsidRDefault="005368D2" w:rsidP="00BE7928">
      <w:pPr>
        <w:spacing w:line="480" w:lineRule="auto"/>
        <w:jc w:val="both"/>
        <w:rPr>
          <w:rFonts w:eastAsiaTheme="minorEastAsia"/>
        </w:rPr>
      </w:pPr>
    </w:p>
    <w:p w14:paraId="3986126C" w14:textId="27D3A2E9" w:rsidR="00FA364D" w:rsidRDefault="00FA364D" w:rsidP="00BE7928">
      <w:pPr>
        <w:pStyle w:val="Heading3"/>
        <w:spacing w:line="480" w:lineRule="auto"/>
      </w:pPr>
      <w:r w:rsidRPr="00FA364D">
        <w:t>The Standard Deviation of the Gravity Prior</w:t>
      </w:r>
    </w:p>
    <w:p w14:paraId="4568C0F2" w14:textId="1B938275" w:rsidR="00515BFC" w:rsidRDefault="00FA364D" w:rsidP="00BE7928">
      <w:pPr>
        <w:spacing w:line="480" w:lineRule="auto"/>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del w:id="391" w:author="Björn Jörges" w:date="2020-04-17T22:20:00Z">
        <w:r w:rsidR="003A000F" w:rsidDel="00616FA4">
          <w:rPr>
            <w:rFonts w:eastAsiaTheme="minorEastAsia"/>
          </w:rPr>
          <w:delText> m/s²</w:delText>
        </w:r>
      </w:del>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del w:id="392" w:author="Björn Jörges" w:date="2020-04-17T22:20:00Z">
        <w:r w:rsidR="003A000F" w:rsidDel="00616FA4">
          <w:rPr>
            <w:rFonts w:eastAsiaTheme="minorEastAsia"/>
          </w:rPr>
          <w:delText> m/s²</w:delText>
        </w:r>
      </w:del>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del w:id="393" w:author="Björn Jörges" w:date="2020-04-17T22:20:00Z">
        <w:r w:rsidR="003A000F" w:rsidDel="00616FA4">
          <w:rPr>
            <w:rFonts w:eastAsiaTheme="minorEastAsia"/>
          </w:rPr>
          <w:delText> m/s²</w:delText>
        </w:r>
      </w:del>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BE7928">
        <w:rPr>
          <w:rFonts w:eastAsiaTheme="minorEastAsia"/>
        </w:rPr>
        <w:instrText xml:space="preserve"> \* MERGEFORMAT </w:instrText>
      </w:r>
      <w:r w:rsidR="00970297">
        <w:rPr>
          <w:rFonts w:eastAsiaTheme="minorEastAsia"/>
        </w:rPr>
      </w:r>
      <w:r w:rsidR="00970297">
        <w:rPr>
          <w:rFonts w:eastAsiaTheme="minorEastAsia"/>
        </w:rPr>
        <w:fldChar w:fldCharType="separate"/>
      </w:r>
      <w:r w:rsidR="00F26F6E" w:rsidRPr="00456512">
        <w:t xml:space="preserve">Figure </w:t>
      </w:r>
      <w:r w:rsidR="00F26F6E">
        <w:rPr>
          <w:noProof/>
        </w:rPr>
        <w:t>7</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F26F6E" w:rsidRPr="00E72229">
        <w:t xml:space="preserve">Figure </w:t>
      </w:r>
      <w:r w:rsidR="00F26F6E">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BE7928">
      <w:pPr>
        <w:spacing w:line="480" w:lineRule="auto"/>
        <w:jc w:val="both"/>
        <w:rPr>
          <w:rFonts w:eastAsiaTheme="minorEastAsia"/>
        </w:rPr>
      </w:pPr>
      <w:r>
        <w:rPr>
          <w:rFonts w:eastAsiaTheme="minorEastAsia"/>
          <w:noProof/>
        </w:rPr>
        <w:lastRenderedPageBreak/>
        <w:drawing>
          <wp:inline distT="0" distB="0" distL="0" distR="0" wp14:anchorId="2EB5F7CB" wp14:editId="76DEE937">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61F03F64" w:rsidR="00515BFC" w:rsidRPr="00456512" w:rsidRDefault="00515BFC" w:rsidP="00E3255D">
      <w:pPr>
        <w:pStyle w:val="Caption"/>
        <w:jc w:val="both"/>
        <w:rPr>
          <w:rFonts w:eastAsiaTheme="minorEastAsia"/>
          <w:lang w:val="en-US"/>
        </w:rPr>
      </w:pPr>
      <w:bookmarkStart w:id="394"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F26F6E">
        <w:rPr>
          <w:noProof/>
          <w:lang w:val="en-US"/>
        </w:rPr>
        <w:t>7</w:t>
      </w:r>
      <w:r>
        <w:fldChar w:fldCharType="end"/>
      </w:r>
      <w:bookmarkEnd w:id="394"/>
      <w:r w:rsidRPr="00456512">
        <w:rPr>
          <w:lang w:val="en-US"/>
        </w:rPr>
        <w:t xml:space="preserve">: </w:t>
      </w:r>
      <w:r w:rsidR="00FB27DF">
        <w:rPr>
          <w:lang w:val="en-US"/>
        </w:rPr>
        <w:t>Root mean square errors (RMSE)</w:t>
      </w:r>
      <w:r w:rsidRPr="00456512">
        <w:rPr>
          <w:lang w:val="en-US"/>
        </w:rPr>
        <w:t xml:space="preserve"> b</w:t>
      </w:r>
      <w:r>
        <w:rPr>
          <w:lang w:val="en-US"/>
        </w:rPr>
        <w:t xml:space="preserve">etween the standard deviation of timing errors simulated based on different standard deviations of the gravity prior between </w:t>
      </w:r>
      <w:r w:rsidR="00FB27DF">
        <w:rPr>
          <w:lang w:val="en-US"/>
        </w:rPr>
        <w:t>0.15</w:t>
      </w:r>
      <w:r>
        <w:rPr>
          <w:lang w:val="en-US"/>
        </w:rPr>
        <w:t xml:space="preserve"> and 0.</w:t>
      </w:r>
      <w:r w:rsidR="00FB27DF">
        <w:rPr>
          <w:lang w:val="en-US"/>
        </w:rPr>
        <w:t>25</w:t>
      </w:r>
      <w:r>
        <w:rPr>
          <w:lang w:val="en-US"/>
        </w:rPr>
        <w:t>*9.81</w:t>
      </w:r>
      <w:r w:rsidR="00FB27DF">
        <w:rPr>
          <w:lang w:val="en-US"/>
        </w:rPr>
        <w:t> </w:t>
      </w:r>
      <w:r>
        <w:rPr>
          <w:lang w:val="en-US"/>
        </w:rPr>
        <w:t>m/s² and the standard deviation of observed timing errors.</w:t>
      </w:r>
    </w:p>
    <w:p w14:paraId="7D1D7ABD" w14:textId="725F0BB5" w:rsidR="00FA364D" w:rsidRDefault="0065543C" w:rsidP="00BE7928">
      <w:pPr>
        <w:spacing w:line="480" w:lineRule="auto"/>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to be lowest around 0.</w:t>
      </w:r>
      <w:r w:rsidR="00490616">
        <w:rPr>
          <w:rFonts w:eastAsiaTheme="minorEastAsia"/>
        </w:rPr>
        <w:t>2</w:t>
      </w:r>
      <w:r w:rsidR="007E285D">
        <w:rPr>
          <w:rFonts w:eastAsiaTheme="minorEastAsia"/>
        </w:rPr>
        <w:t>1</w:t>
      </w:r>
      <w:del w:id="395" w:author="Björn Jörges" w:date="2020-04-17T22:21:00Z">
        <w:r w:rsidR="007E285D" w:rsidDel="00616FA4">
          <w:rPr>
            <w:rFonts w:eastAsiaTheme="minorEastAsia"/>
          </w:rPr>
          <w:delText> m/s²</w:delText>
        </w:r>
      </w:del>
      <w:r>
        <w:rPr>
          <w:rFonts w:eastAsiaTheme="minorEastAsia"/>
        </w:rPr>
        <w:t>, and choose thus 0.</w:t>
      </w:r>
      <w:r w:rsidR="005E359D">
        <w:rPr>
          <w:rFonts w:eastAsiaTheme="minorEastAsia"/>
        </w:rPr>
        <w:t>1</w:t>
      </w:r>
      <w:r w:rsidR="007E285D">
        <w:rPr>
          <w:rFonts w:eastAsiaTheme="minorEastAsia"/>
        </w:rPr>
        <w:t>6</w:t>
      </w:r>
      <w:del w:id="396" w:author="Björn Jörges" w:date="2020-04-17T22:21:00Z">
        <w:r w:rsidR="007E285D" w:rsidDel="00616FA4">
          <w:rPr>
            <w:rFonts w:eastAsiaTheme="minorEastAsia"/>
          </w:rPr>
          <w:delText> m/s²</w:delText>
        </w:r>
      </w:del>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21"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w:t>
      </w:r>
      <w:ins w:id="397" w:author="Björn Jörges" w:date="2020-04-17T22:23:00Z">
        <w:r w:rsidR="00904B08">
          <w:rPr>
            <w:rFonts w:eastAsiaTheme="minorEastAsia"/>
          </w:rPr>
          <w:t>08</w:t>
        </w:r>
      </w:ins>
      <w:del w:id="398" w:author="Björn Jörges" w:date="2020-04-17T22:23:00Z">
        <w:r w:rsidR="00F3636D" w:rsidDel="00904B08">
          <w:rPr>
            <w:rFonts w:eastAsiaTheme="minorEastAsia"/>
          </w:rPr>
          <w:delText>1</w:delText>
        </w:r>
        <w:r w:rsidR="00935799" w:rsidDel="00904B08">
          <w:rPr>
            <w:rFonts w:eastAsiaTheme="minorEastAsia"/>
          </w:rPr>
          <w:delText>7</w:delText>
        </w:r>
        <w:r w:rsidR="00314718" w:rsidDel="00904B08">
          <w:rPr>
            <w:rFonts w:eastAsiaTheme="minorEastAsia"/>
          </w:rPr>
          <w:delText> m/s²</w:delText>
        </w:r>
      </w:del>
      <w:r w:rsidR="004850CC">
        <w:rPr>
          <w:rFonts w:eastAsiaTheme="minorEastAsia"/>
        </w:rPr>
        <w:t xml:space="preserve"> for the gravity prior, which corresponds to a standard deviation of about </w:t>
      </w:r>
      <w:r w:rsidR="00F3636D">
        <w:rPr>
          <w:rFonts w:eastAsiaTheme="minorEastAsia"/>
        </w:rPr>
        <w:t>2.</w:t>
      </w:r>
      <w:ins w:id="399" w:author="Björn Jörges" w:date="2020-04-18T01:32:00Z">
        <w:r w:rsidR="004B0211">
          <w:rPr>
            <w:rFonts w:eastAsiaTheme="minorEastAsia"/>
          </w:rPr>
          <w:t>04</w:t>
        </w:r>
      </w:ins>
      <w:del w:id="400" w:author="Björn Jörges" w:date="2020-04-18T01:32:00Z">
        <w:r w:rsidR="00935799" w:rsidDel="004B0211">
          <w:rPr>
            <w:rFonts w:eastAsiaTheme="minorEastAsia"/>
          </w:rPr>
          <w:delText>13</w:delText>
        </w:r>
      </w:del>
      <w:r w:rsidR="00355892">
        <w:rPr>
          <w:rFonts w:eastAsiaTheme="minorEastAsia"/>
        </w:rPr>
        <w:t> m/s²</w:t>
      </w:r>
      <w:r w:rsidR="004850CC">
        <w:rPr>
          <w:rFonts w:eastAsiaTheme="minorEastAsia"/>
        </w:rPr>
        <w:t xml:space="preserve"> for a mean of 9.81 m/s²</w:t>
      </w:r>
      <w:r w:rsidR="00C64A31">
        <w:rPr>
          <w:rFonts w:eastAsiaTheme="minorEastAsia"/>
        </w:rPr>
        <w:t>,</w:t>
      </w:r>
      <w:r w:rsidR="00345C78">
        <w:rPr>
          <w:rFonts w:eastAsiaTheme="minorEastAsia"/>
        </w:rPr>
        <w:t xml:space="preserve"> and a Weber fraction of 14.</w:t>
      </w:r>
      <w:ins w:id="401" w:author="Björn Jörges" w:date="2020-04-17T22:24:00Z">
        <w:r w:rsidR="00904B08">
          <w:rPr>
            <w:rFonts w:eastAsiaTheme="minorEastAsia"/>
          </w:rPr>
          <w:t>1</w:t>
        </w:r>
      </w:ins>
      <w:del w:id="402" w:author="Björn Jörges" w:date="2020-04-17T22:24:00Z">
        <w:r w:rsidR="00935799" w:rsidDel="00904B08">
          <w:rPr>
            <w:rFonts w:eastAsiaTheme="minorEastAsia"/>
          </w:rPr>
          <w:delText>6</w:delText>
        </w:r>
      </w:del>
      <w:r w:rsidR="002B2E0C">
        <w:rPr>
          <w:rFonts w:eastAsiaTheme="minorEastAsia"/>
        </w:rPr>
        <w:t>%</w:t>
      </w:r>
      <w:r w:rsidR="002502B8">
        <w:rPr>
          <w:rFonts w:eastAsiaTheme="minorEastAsia"/>
        </w:rPr>
        <w:t>.</w:t>
      </w:r>
      <w:r w:rsidR="00484F8A">
        <w:rPr>
          <w:rFonts w:eastAsiaTheme="minorEastAsia"/>
        </w:rPr>
        <w:t xml:space="preserve"> The</w:t>
      </w:r>
      <w:r w:rsidR="00935799">
        <w:rPr>
          <w:rFonts w:eastAsiaTheme="minorEastAsia"/>
        </w:rPr>
        <w:t xml:space="preserve"> RMSE is 0.0</w:t>
      </w:r>
      <w:ins w:id="403" w:author="Björn Jörges" w:date="2020-04-17T22:24:00Z">
        <w:r w:rsidR="00904B08">
          <w:rPr>
            <w:rFonts w:eastAsiaTheme="minorEastAsia"/>
          </w:rPr>
          <w:t>24</w:t>
        </w:r>
      </w:ins>
      <w:del w:id="404" w:author="Björn Jörges" w:date="2020-04-17T22:24:00Z">
        <w:r w:rsidR="00935799" w:rsidDel="00904B08">
          <w:rPr>
            <w:rFonts w:eastAsiaTheme="minorEastAsia"/>
          </w:rPr>
          <w:delText>0</w:delText>
        </w:r>
        <w:r w:rsidR="00935799" w:rsidDel="000E612A">
          <w:rPr>
            <w:rFonts w:eastAsiaTheme="minorEastAsia"/>
          </w:rPr>
          <w:delText>8 s</w:delText>
        </w:r>
      </w:del>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BE7928">
        <w:rPr>
          <w:rFonts w:eastAsiaTheme="minorEastAsia"/>
        </w:rPr>
        <w:instrText xml:space="preserve"> \* MERGEFORMAT </w:instrText>
      </w:r>
      <w:r w:rsidR="00905A4B">
        <w:rPr>
          <w:rFonts w:eastAsiaTheme="minorEastAsia"/>
        </w:rPr>
      </w:r>
      <w:r w:rsidR="00905A4B">
        <w:rPr>
          <w:rFonts w:eastAsiaTheme="minorEastAsia"/>
        </w:rPr>
        <w:fldChar w:fldCharType="separate"/>
      </w:r>
      <w:r w:rsidR="00F26F6E" w:rsidRPr="00905A4B">
        <w:t xml:space="preserve">Figure </w:t>
      </w:r>
      <w:r w:rsidR="00F26F6E">
        <w:rPr>
          <w:noProof/>
        </w:rPr>
        <w:t>8</w:t>
      </w:r>
      <w:r w:rsidR="00905A4B">
        <w:rPr>
          <w:rFonts w:eastAsiaTheme="minorEastAsia"/>
        </w:rPr>
        <w:fldChar w:fldCharType="end"/>
      </w:r>
      <w:r w:rsidR="00E521AE">
        <w:rPr>
          <w:rFonts w:eastAsiaTheme="minorEastAsia"/>
        </w:rPr>
        <w:t xml:space="preserve">, we illustrate how the simulated standard deviations relate to the observed ones. The light red dots correspond to this method (“Simulated (Method1)”); as evident from the figure, the fits are better for the </w:t>
      </w:r>
      <w:del w:id="405" w:author="Björn Jörges" w:date="2020-04-17T22:31:00Z">
        <w:r w:rsidR="00E521AE" w:rsidDel="000E612A">
          <w:rPr>
            <w:rFonts w:eastAsiaTheme="minorEastAsia"/>
          </w:rPr>
          <w:delText xml:space="preserve">short </w:delText>
        </w:r>
      </w:del>
      <w:ins w:id="406" w:author="Björn Jörges" w:date="2020-04-17T22:31:00Z">
        <w:r w:rsidR="000E612A">
          <w:rPr>
            <w:rFonts w:eastAsiaTheme="minorEastAsia"/>
          </w:rPr>
          <w:t>Long O</w:t>
        </w:r>
      </w:ins>
      <w:del w:id="407" w:author="Björn Jörges" w:date="2020-04-17T22:31:00Z">
        <w:r w:rsidR="00E521AE" w:rsidDel="000E612A">
          <w:rPr>
            <w:rFonts w:eastAsiaTheme="minorEastAsia"/>
          </w:rPr>
          <w:delText>o</w:delText>
        </w:r>
      </w:del>
      <w:r w:rsidR="00E521AE">
        <w:rPr>
          <w:rFonts w:eastAsiaTheme="minorEastAsia"/>
        </w:rPr>
        <w:t xml:space="preserve">cclusion condition, while the SDs are generally </w:t>
      </w:r>
      <w:del w:id="408" w:author="Björn Jörges" w:date="2020-04-17T22:31:00Z">
        <w:r w:rsidR="00E521AE" w:rsidDel="000E612A">
          <w:rPr>
            <w:rFonts w:eastAsiaTheme="minorEastAsia"/>
          </w:rPr>
          <w:delText xml:space="preserve">underestimated </w:delText>
        </w:r>
      </w:del>
      <w:ins w:id="409" w:author="Björn Jörges" w:date="2020-04-17T22:31:00Z">
        <w:r w:rsidR="000E612A">
          <w:rPr>
            <w:rFonts w:eastAsiaTheme="minorEastAsia"/>
          </w:rPr>
          <w:t xml:space="preserve">overestimated </w:t>
        </w:r>
      </w:ins>
      <w:r w:rsidR="00E521AE">
        <w:rPr>
          <w:rFonts w:eastAsiaTheme="minorEastAsia"/>
        </w:rPr>
        <w:t xml:space="preserve">for the </w:t>
      </w:r>
      <w:del w:id="410" w:author="Björn Jörges" w:date="2020-04-17T22:31:00Z">
        <w:r w:rsidR="00E521AE" w:rsidDel="000E612A">
          <w:rPr>
            <w:rFonts w:eastAsiaTheme="minorEastAsia"/>
          </w:rPr>
          <w:delText xml:space="preserve">Long </w:delText>
        </w:r>
      </w:del>
      <w:ins w:id="411" w:author="Björn Jörges" w:date="2020-04-17T22:31:00Z">
        <w:r w:rsidR="000E612A">
          <w:rPr>
            <w:rFonts w:eastAsiaTheme="minorEastAsia"/>
          </w:rPr>
          <w:t xml:space="preserve">Short </w:t>
        </w:r>
      </w:ins>
      <w:r w:rsidR="00E521AE">
        <w:rPr>
          <w:rFonts w:eastAsiaTheme="minorEastAsia"/>
        </w:rPr>
        <w:t>Occlusion condition.</w:t>
      </w:r>
    </w:p>
    <w:p w14:paraId="4A35EE10" w14:textId="77777777" w:rsidR="00905A4B" w:rsidRDefault="00C4017F" w:rsidP="00BE7928">
      <w:pPr>
        <w:keepNext/>
        <w:spacing w:line="480" w:lineRule="auto"/>
        <w:jc w:val="both"/>
      </w:pPr>
      <w:r>
        <w:rPr>
          <w:rFonts w:eastAsiaTheme="minorEastAsia"/>
          <w:noProof/>
        </w:rPr>
        <w:lastRenderedPageBreak/>
        <w:drawing>
          <wp:inline distT="0" distB="0" distL="0" distR="0" wp14:anchorId="01482882" wp14:editId="19635E12">
            <wp:extent cx="2743200" cy="2743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743200" cy="2743200"/>
                    </a:xfrm>
                    <a:prstGeom prst="rect">
                      <a:avLst/>
                    </a:prstGeom>
                    <a:noFill/>
                    <a:ln>
                      <a:noFill/>
                    </a:ln>
                  </pic:spPr>
                </pic:pic>
              </a:graphicData>
            </a:graphic>
          </wp:inline>
        </w:drawing>
      </w:r>
    </w:p>
    <w:p w14:paraId="0800B35A" w14:textId="4A5F8092" w:rsidR="005368D2" w:rsidRPr="00905A4B" w:rsidRDefault="00905A4B" w:rsidP="00E3255D">
      <w:pPr>
        <w:pStyle w:val="Caption"/>
        <w:jc w:val="both"/>
        <w:rPr>
          <w:rFonts w:eastAsiaTheme="minorEastAsia"/>
          <w:lang w:val="en-US"/>
        </w:rPr>
      </w:pPr>
      <w:bookmarkStart w:id="412" w:name="_Ref30470787"/>
      <w:r w:rsidRPr="00905A4B">
        <w:rPr>
          <w:lang w:val="en-US"/>
        </w:rPr>
        <w:t xml:space="preserve">Figure </w:t>
      </w:r>
      <w:r>
        <w:fldChar w:fldCharType="begin"/>
      </w:r>
      <w:r w:rsidRPr="00905A4B">
        <w:rPr>
          <w:lang w:val="en-US"/>
        </w:rPr>
        <w:instrText xml:space="preserve"> SEQ Figure \* ARABIC </w:instrText>
      </w:r>
      <w:r>
        <w:fldChar w:fldCharType="separate"/>
      </w:r>
      <w:r w:rsidR="00F26F6E">
        <w:rPr>
          <w:noProof/>
          <w:lang w:val="en-US"/>
        </w:rPr>
        <w:t>8</w:t>
      </w:r>
      <w:r>
        <w:fldChar w:fldCharType="end"/>
      </w:r>
      <w:bookmarkEnd w:id="412"/>
      <w:r w:rsidRPr="00905A4B">
        <w:rPr>
          <w:lang w:val="en-US"/>
        </w:rPr>
        <w:t>: Observed</w:t>
      </w:r>
      <w:r w:rsidR="008870C6">
        <w:rPr>
          <w:lang w:val="en-US"/>
        </w:rPr>
        <w:t xml:space="preserve"> and Simulated</w:t>
      </w:r>
      <w:r w:rsidRPr="00905A4B">
        <w:rPr>
          <w:lang w:val="en-US"/>
        </w:rPr>
        <w:t xml:space="preserve"> Standard Deviations </w:t>
      </w:r>
      <w:r>
        <w:rPr>
          <w:lang w:val="en-US"/>
        </w:rPr>
        <w:t xml:space="preserve">separated by Occlusion Condition, initial vertical velocity and presented gravity. Blue indicates the observed standard deviations across subjects, while the standard deviations </w:t>
      </w:r>
      <w:r w:rsidR="005068B6">
        <w:rPr>
          <w:lang w:val="en-US"/>
        </w:rPr>
        <w:t xml:space="preserve">simulated through the two-step process (Method 1) </w:t>
      </w:r>
      <w:r>
        <w:rPr>
          <w:lang w:val="en-US"/>
        </w:rPr>
        <w:t>are coded light red</w:t>
      </w:r>
      <w:r w:rsidR="005068B6">
        <w:rPr>
          <w:lang w:val="en-US"/>
        </w:rPr>
        <w:t xml:space="preserve"> and the standard deviations simulated through the </w:t>
      </w:r>
      <w:r w:rsidR="001A57F8">
        <w:rPr>
          <w:lang w:val="en-US"/>
        </w:rPr>
        <w:t>two-parameter</w:t>
      </w:r>
      <w:r w:rsidR="005068B6">
        <w:rPr>
          <w:lang w:val="en-US"/>
        </w:rPr>
        <w:t xml:space="preserve"> fit (Method 2) are coded solid red.</w:t>
      </w:r>
    </w:p>
    <w:p w14:paraId="50572CDA" w14:textId="165C9335" w:rsidR="00C4017F" w:rsidRDefault="0049204E" w:rsidP="00BE7928">
      <w:pPr>
        <w:spacing w:line="480" w:lineRule="auto"/>
        <w:jc w:val="both"/>
        <w:rPr>
          <w:rFonts w:eastAsiaTheme="minorEastAsia"/>
        </w:rPr>
      </w:pPr>
      <w:ins w:id="413" w:author="Björn Jörges" w:date="2020-04-18T01:28:00Z">
        <w:r>
          <w:rPr>
            <w:rFonts w:eastAsiaTheme="minorEastAsia"/>
          </w:rPr>
          <w:t xml:space="preserve">If the gravity prior was discarded completely for upwards motion, we might </w:t>
        </w:r>
      </w:ins>
      <w:ins w:id="414" w:author="Björn Jörges" w:date="2020-04-18T01:29:00Z">
        <w:r>
          <w:rPr>
            <w:rFonts w:eastAsiaTheme="minorEastAsia"/>
          </w:rPr>
          <w:t>observe even larger errors for -1g motion.</w:t>
        </w:r>
      </w:ins>
      <w:ins w:id="415" w:author="Björn Jörges" w:date="2020-04-18T01:31:00Z">
        <w:r>
          <w:rPr>
            <w:rFonts w:eastAsiaTheme="minorEastAsia"/>
          </w:rPr>
          <w:t xml:space="preserve"> </w:t>
        </w:r>
      </w:ins>
      <w:ins w:id="416" w:author="Björn Jörges" w:date="2020-04-18T01:30:00Z">
        <w:r>
          <w:rPr>
            <w:rFonts w:eastAsiaTheme="minorEastAsia"/>
          </w:rPr>
          <w:t xml:space="preserve">We elaborate on this </w:t>
        </w:r>
      </w:ins>
      <w:ins w:id="417" w:author="Björn Jörges" w:date="2020-04-18T01:31:00Z">
        <w:r>
          <w:rPr>
            <w:rFonts w:eastAsiaTheme="minorEastAsia"/>
          </w:rPr>
          <w:t xml:space="preserve">issue </w:t>
        </w:r>
      </w:ins>
      <w:ins w:id="418" w:author="Björn Jörges" w:date="2020-04-18T01:30:00Z">
        <w:r>
          <w:rPr>
            <w:rFonts w:eastAsiaTheme="minorEastAsia"/>
          </w:rPr>
          <w:t xml:space="preserve">in the discussion. </w:t>
        </w:r>
      </w:ins>
      <w:del w:id="419" w:author="Björn Jörges" w:date="2020-04-18T01:30:00Z">
        <w:r w:rsidR="00905A4B" w:rsidDel="0049204E">
          <w:rPr>
            <w:rFonts w:eastAsiaTheme="minorEastAsia"/>
          </w:rPr>
          <w:delText xml:space="preserve">As </w:delText>
        </w:r>
      </w:del>
      <w:ins w:id="420" w:author="Björn Jörges" w:date="2020-04-18T01:31:00Z">
        <w:r>
          <w:rPr>
            <w:rFonts w:eastAsiaTheme="minorEastAsia"/>
          </w:rPr>
          <w:t xml:space="preserve">As </w:t>
        </w:r>
      </w:ins>
      <w:r w:rsidR="00905A4B">
        <w:rPr>
          <w:rFonts w:eastAsiaTheme="minorEastAsia"/>
        </w:rPr>
        <w:t xml:space="preserve">there is </w:t>
      </w:r>
      <w:ins w:id="421" w:author="Björn Jörges" w:date="2020-04-18T01:31:00Z">
        <w:r>
          <w:rPr>
            <w:rFonts w:eastAsiaTheme="minorEastAsia"/>
          </w:rPr>
          <w:t xml:space="preserve">thus </w:t>
        </w:r>
      </w:ins>
      <w:r w:rsidR="00905A4B">
        <w:rPr>
          <w:rFonts w:eastAsiaTheme="minorEastAsia"/>
        </w:rPr>
        <w:t>some reason to believe that the gravity prior is not completely inactive in upwards motion</w:t>
      </w:r>
      <w:r w:rsidR="00935799">
        <w:rPr>
          <w:rFonts w:eastAsiaTheme="minorEastAsia"/>
        </w:rPr>
        <w:t>, which may bias to above method to overestimate the standard deviation of the gravity prior</w:t>
      </w:r>
      <w:r w:rsidR="00905A4B">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sidR="00905A4B">
        <w:rPr>
          <w:rFonts w:eastAsiaTheme="minorEastAsia"/>
        </w:rPr>
        <w:t xml:space="preserve">. To this end, we use the optimize() function implemented in R which uses the </w:t>
      </w:r>
      <w:proofErr w:type="spellStart"/>
      <w:r w:rsidR="00905A4B">
        <w:rPr>
          <w:rFonts w:eastAsiaTheme="minorEastAsia"/>
        </w:rPr>
        <w:t>Nelder</w:t>
      </w:r>
      <w:proofErr w:type="spellEnd"/>
      <w:r w:rsidR="00905A4B">
        <w:rPr>
          <w:rFonts w:eastAsiaTheme="minorEastAsia"/>
        </w:rPr>
        <w:t xml:space="preserve"> and Mead method </w:t>
      </w:r>
      <w:r w:rsidR="00905A4B">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sidR="00905A4B">
        <w:rPr>
          <w:rFonts w:eastAsiaTheme="minorEastAsia"/>
        </w:rPr>
        <w:fldChar w:fldCharType="separate"/>
      </w:r>
      <w:r w:rsidR="00905A4B" w:rsidRPr="00905A4B">
        <w:rPr>
          <w:rFonts w:eastAsiaTheme="minorEastAsia"/>
          <w:noProof/>
        </w:rPr>
        <w:t>(Nelder &amp; Mead, 1965)</w:t>
      </w:r>
      <w:r w:rsidR="00905A4B">
        <w:rPr>
          <w:rFonts w:eastAsiaTheme="minorEastAsia"/>
        </w:rPr>
        <w:fldChar w:fldCharType="end"/>
      </w:r>
      <w:r w:rsidR="00905A4B">
        <w:rPr>
          <w:rFonts w:eastAsiaTheme="minorEastAsia"/>
        </w:rPr>
        <w:t xml:space="preserve"> to determine those values </w:t>
      </w:r>
      <w:r w:rsidR="00935799">
        <w:rPr>
          <w:rFonts w:eastAsiaTheme="minorEastAsia"/>
        </w:rPr>
        <w:t xml:space="preserve">for the motor standard deviation and the standard deviation of the gravity prior </w:t>
      </w:r>
      <w:r w:rsidR="00905A4B">
        <w:rPr>
          <w:rFonts w:eastAsiaTheme="minorEastAsia"/>
        </w:rPr>
        <w:t xml:space="preserve">that yield the smallest errors between simulated and observed variability. </w:t>
      </w:r>
      <w:r w:rsidR="00842646">
        <w:rPr>
          <w:rFonts w:eastAsiaTheme="minorEastAsia"/>
        </w:rPr>
        <w:t>This is suitable</w:t>
      </w:r>
      <w:del w:id="422" w:author="Björn Jörges" w:date="2020-04-17T22:32:00Z">
        <w:r w:rsidR="00842646" w:rsidDel="00C609D3">
          <w:rPr>
            <w:rFonts w:eastAsiaTheme="minorEastAsia"/>
          </w:rPr>
          <w:delText>, as</w:delText>
        </w:r>
      </w:del>
      <w:ins w:id="423" w:author="Björn Jörges" w:date="2020-04-17T22:32:00Z">
        <w:r w:rsidR="00C609D3">
          <w:rPr>
            <w:rFonts w:eastAsiaTheme="minorEastAsia"/>
          </w:rPr>
          <w:t xml:space="preserve"> because</w:t>
        </w:r>
      </w:ins>
      <w:r w:rsidR="00842646">
        <w:rPr>
          <w:rFonts w:eastAsiaTheme="minorEastAsia"/>
        </w:rPr>
        <w:t xml:space="preserve">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BE7928">
        <w:rPr>
          <w:rFonts w:eastAsiaTheme="minorEastAsia"/>
        </w:rPr>
        <w:instrText xml:space="preserve"> \* MERGEFORMAT </w:instrText>
      </w:r>
      <w:r w:rsidR="00842646">
        <w:rPr>
          <w:rFonts w:eastAsiaTheme="minorEastAsia"/>
        </w:rPr>
      </w:r>
      <w:r w:rsidR="00842646">
        <w:rPr>
          <w:rFonts w:eastAsiaTheme="minorEastAsia"/>
        </w:rPr>
        <w:fldChar w:fldCharType="separate"/>
      </w:r>
      <w:r w:rsidR="00F26F6E" w:rsidRPr="00E72229">
        <w:t xml:space="preserve">Figure </w:t>
      </w:r>
      <w:r w:rsidR="00F26F6E">
        <w:rPr>
          <w:noProof/>
        </w:rPr>
        <w:t>5</w:t>
      </w:r>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w:t>
      </w:r>
      <w:r w:rsidR="00842646">
        <w:rPr>
          <w:rFonts w:eastAsiaTheme="minorEastAsia"/>
        </w:rPr>
        <w:lastRenderedPageBreak/>
        <w:t>different proportions: the standard deviation for the motor error is 0.0</w:t>
      </w:r>
      <w:ins w:id="424" w:author="Björn Jörges" w:date="2020-04-17T22:35:00Z">
        <w:r w:rsidR="00C609D3">
          <w:rPr>
            <w:rFonts w:eastAsiaTheme="minorEastAsia"/>
          </w:rPr>
          <w:t>6</w:t>
        </w:r>
      </w:ins>
      <w:del w:id="425" w:author="Björn Jörges" w:date="2020-04-17T22:35:00Z">
        <w:r w:rsidR="00C03A45" w:rsidDel="00C609D3">
          <w:rPr>
            <w:rFonts w:eastAsiaTheme="minorEastAsia"/>
          </w:rPr>
          <w:delText>5</w:delText>
        </w:r>
      </w:del>
      <w:r w:rsidR="00C03A45">
        <w:rPr>
          <w:rFonts w:eastAsiaTheme="minorEastAsia"/>
        </w:rPr>
        <w:t> </w:t>
      </w:r>
      <w:r w:rsidR="00842646">
        <w:rPr>
          <w:rFonts w:eastAsiaTheme="minorEastAsia"/>
        </w:rPr>
        <w:t>s and the standardized standard deviation of the gravity prior is 0.</w:t>
      </w:r>
      <w:ins w:id="426" w:author="Björn Jörges" w:date="2020-04-17T22:35:00Z">
        <w:r w:rsidR="00C609D3">
          <w:rPr>
            <w:rFonts w:eastAsiaTheme="minorEastAsia"/>
          </w:rPr>
          <w:t>211</w:t>
        </w:r>
      </w:ins>
      <w:del w:id="427" w:author="Björn Jörges" w:date="2020-04-17T22:35:00Z">
        <w:r w:rsidR="00842646" w:rsidDel="00C609D3">
          <w:rPr>
            <w:rFonts w:eastAsiaTheme="minorEastAsia"/>
          </w:rPr>
          <w:delText>1</w:delText>
        </w:r>
        <w:r w:rsidR="00C03A45" w:rsidDel="00C609D3">
          <w:rPr>
            <w:rFonts w:eastAsiaTheme="minorEastAsia"/>
          </w:rPr>
          <w:delText>82</w:delText>
        </w:r>
        <w:r w:rsidR="00842646" w:rsidDel="00C609D3">
          <w:rPr>
            <w:rFonts w:eastAsiaTheme="minorEastAsia"/>
          </w:rPr>
          <w:delText> m/s²</w:delText>
        </w:r>
      </w:del>
      <w:r w:rsidR="00842646">
        <w:rPr>
          <w:rFonts w:eastAsiaTheme="minorEastAsia"/>
        </w:rPr>
        <w:t xml:space="preserve"> (which corresponds to a non-standardized </w:t>
      </w:r>
      <w:r w:rsidR="00345C78">
        <w:rPr>
          <w:rFonts w:eastAsiaTheme="minorEastAsia"/>
        </w:rPr>
        <w:t xml:space="preserve">standard deviation of </w:t>
      </w:r>
      <w:del w:id="428" w:author="Björn Jörges" w:date="2020-04-17T22:36:00Z">
        <w:r w:rsidR="00345C78" w:rsidDel="00C609D3">
          <w:rPr>
            <w:rFonts w:eastAsiaTheme="minorEastAsia"/>
          </w:rPr>
          <w:delText>1.</w:delText>
        </w:r>
        <w:r w:rsidR="00C03A45" w:rsidDel="00C609D3">
          <w:rPr>
            <w:rFonts w:eastAsiaTheme="minorEastAsia"/>
          </w:rPr>
          <w:delText>78</w:delText>
        </w:r>
      </w:del>
      <w:ins w:id="429" w:author="Björn Jörges" w:date="2020-04-17T22:36:00Z">
        <w:r w:rsidR="00C609D3">
          <w:rPr>
            <w:rFonts w:eastAsiaTheme="minorEastAsia"/>
          </w:rPr>
          <w:t>2.07</w:t>
        </w:r>
      </w:ins>
      <w:r w:rsidR="007A343A">
        <w:rPr>
          <w:rFonts w:eastAsiaTheme="minorEastAsia"/>
        </w:rPr>
        <w:t> m/s²</w:t>
      </w:r>
      <w:r w:rsidR="00345C78">
        <w:rPr>
          <w:rFonts w:eastAsiaTheme="minorEastAsia"/>
        </w:rPr>
        <w:t xml:space="preserve"> and a Weber fraction of 1</w:t>
      </w:r>
      <w:ins w:id="430" w:author="Björn Jörges" w:date="2020-04-17T22:37:00Z">
        <w:r w:rsidR="00C609D3">
          <w:rPr>
            <w:rFonts w:eastAsiaTheme="minorEastAsia"/>
          </w:rPr>
          <w:t>4</w:t>
        </w:r>
      </w:ins>
      <w:del w:id="431" w:author="Björn Jörges" w:date="2020-04-17T22:37:00Z">
        <w:r w:rsidR="00C03A45" w:rsidDel="00C609D3">
          <w:rPr>
            <w:rFonts w:eastAsiaTheme="minorEastAsia"/>
          </w:rPr>
          <w:delText>2</w:delText>
        </w:r>
      </w:del>
      <w:r w:rsidR="00345C78">
        <w:rPr>
          <w:rFonts w:eastAsiaTheme="minorEastAsia"/>
        </w:rPr>
        <w:t>.</w:t>
      </w:r>
      <w:r w:rsidR="00C03A45">
        <w:rPr>
          <w:rFonts w:eastAsiaTheme="minorEastAsia"/>
        </w:rPr>
        <w:t>2</w:t>
      </w:r>
      <w:r w:rsidR="002B2E0C">
        <w:rPr>
          <w:rFonts w:eastAsiaTheme="minorEastAsia"/>
        </w:rPr>
        <w:t>%</w:t>
      </w:r>
      <w:r w:rsidR="00345C78">
        <w:rPr>
          <w:rFonts w:eastAsiaTheme="minorEastAsia"/>
        </w:rPr>
        <w:t>)</w:t>
      </w:r>
      <w:r w:rsidR="00842646">
        <w:rPr>
          <w:rFonts w:eastAsiaTheme="minorEastAsia"/>
        </w:rPr>
        <w:t xml:space="preserve">, with </w:t>
      </w:r>
      <w:r w:rsidR="00C03A45">
        <w:rPr>
          <w:rFonts w:eastAsiaTheme="minorEastAsia"/>
        </w:rPr>
        <w:t>an RMSE of 0.</w:t>
      </w:r>
      <w:del w:id="432" w:author="Björn Jörges" w:date="2020-04-17T22:38:00Z">
        <w:r w:rsidR="00C03A45" w:rsidDel="007A0386">
          <w:rPr>
            <w:rFonts w:eastAsiaTheme="minorEastAsia"/>
          </w:rPr>
          <w:delText>005 </w:delText>
        </w:r>
      </w:del>
      <w:ins w:id="433" w:author="Björn Jörges" w:date="2020-04-17T22:38:00Z">
        <w:r w:rsidR="007A0386">
          <w:rPr>
            <w:rFonts w:eastAsiaTheme="minorEastAsia"/>
          </w:rPr>
          <w:t>024</w:t>
        </w:r>
      </w:ins>
      <w:del w:id="434" w:author="Björn Jörges" w:date="2020-04-17T22:38:00Z">
        <w:r w:rsidR="00C03A45" w:rsidDel="007A0386">
          <w:rPr>
            <w:rFonts w:eastAsiaTheme="minorEastAsia"/>
          </w:rPr>
          <w:delText>s</w:delText>
        </w:r>
      </w:del>
      <w:r w:rsidR="00842646">
        <w:rPr>
          <w:rFonts w:eastAsiaTheme="minorEastAsia"/>
        </w:rPr>
        <w:t>.</w:t>
      </w:r>
      <w:r w:rsidR="00B40ECA">
        <w:rPr>
          <w:rFonts w:eastAsiaTheme="minorEastAsia"/>
        </w:rPr>
        <w:t xml:space="preserve"> </w:t>
      </w:r>
      <w:del w:id="435" w:author="Björn Jörges" w:date="2020-04-17T22:38:00Z">
        <w:r w:rsidR="00B40ECA" w:rsidDel="007A0386">
          <w:rPr>
            <w:rFonts w:eastAsiaTheme="minorEastAsia"/>
          </w:rPr>
          <w:delText xml:space="preserve">This is considerably lower than the </w:delText>
        </w:r>
        <w:r w:rsidR="00C03A45" w:rsidDel="007A0386">
          <w:rPr>
            <w:rFonts w:eastAsiaTheme="minorEastAsia"/>
          </w:rPr>
          <w:delText>RMSE of 0.008 s</w:delText>
        </w:r>
        <w:r w:rsidR="00B40ECA" w:rsidDel="007A0386">
          <w:rPr>
            <w:rFonts w:eastAsiaTheme="minorEastAsia"/>
          </w:rPr>
          <w:delText xml:space="preserve"> found with the</w:delText>
        </w:r>
      </w:del>
      <w:ins w:id="436" w:author="Björn Jörges" w:date="2020-04-17T22:38:00Z">
        <w:r w:rsidR="007A0386">
          <w:rPr>
            <w:rFonts w:eastAsiaTheme="minorEastAsia"/>
          </w:rPr>
          <w:t>These values are extremely close to the values found with</w:t>
        </w:r>
      </w:ins>
      <w:r w:rsidR="00B40ECA">
        <w:rPr>
          <w:rFonts w:eastAsiaTheme="minorEastAsia"/>
        </w:rPr>
        <w:t xml:space="preserve"> </w:t>
      </w:r>
      <w:r w:rsidR="00301367">
        <w:rPr>
          <w:rFonts w:eastAsiaTheme="minorEastAsia"/>
        </w:rPr>
        <w:t>Method 1</w:t>
      </w:r>
      <w:r w:rsidR="00B40ECA">
        <w:rPr>
          <w:rFonts w:eastAsiaTheme="minorEastAsia"/>
        </w:rPr>
        <w:t>.</w:t>
      </w:r>
      <w:r w:rsidR="00E521AE">
        <w:rPr>
          <w:rFonts w:eastAsiaTheme="minorEastAsia"/>
        </w:rPr>
        <w:t xml:space="preserve"> </w:t>
      </w:r>
      <w:proofErr w:type="spellStart"/>
      <w:ins w:id="437" w:author="Björn Jörges" w:date="2020-04-17T22:38:00Z">
        <w:r w:rsidR="007A0386">
          <w:rPr>
            <w:rFonts w:eastAsiaTheme="minorEastAsia"/>
          </w:rPr>
          <w:t>While</w:t>
        </w:r>
      </w:ins>
      <w:del w:id="438" w:author="Björn Jörges" w:date="2020-04-17T22:38:00Z">
        <w:r w:rsidR="00E521AE" w:rsidDel="007A0386">
          <w:rPr>
            <w:rFonts w:eastAsiaTheme="minorEastAsia"/>
          </w:rPr>
          <w:delText>However, i</w:delText>
        </w:r>
      </w:del>
      <w:ins w:id="439" w:author="Björn Jörges" w:date="2020-04-17T22:38:00Z">
        <w:r w:rsidR="007A0386">
          <w:rPr>
            <w:rFonts w:eastAsiaTheme="minorEastAsia"/>
          </w:rPr>
          <w:t>i</w:t>
        </w:r>
      </w:ins>
      <w:r w:rsidR="00E521AE">
        <w:rPr>
          <w:rFonts w:eastAsiaTheme="minorEastAsia"/>
        </w:rPr>
        <w:t>t</w:t>
      </w:r>
      <w:proofErr w:type="spellEnd"/>
      <w:r w:rsidR="00E521AE">
        <w:rPr>
          <w:rFonts w:eastAsiaTheme="minorEastAsia"/>
        </w:rPr>
        <w:t xml:space="preserve"> is worth noting that fitting both parameters to the data makes this method</w:t>
      </w:r>
      <w:r w:rsidR="00314718">
        <w:rPr>
          <w:rFonts w:eastAsiaTheme="minorEastAsia"/>
        </w:rPr>
        <w:t xml:space="preserve"> </w:t>
      </w:r>
      <w:r w:rsidR="00E521AE">
        <w:rPr>
          <w:rFonts w:eastAsiaTheme="minorEastAsia"/>
        </w:rPr>
        <w:t>more susceptible to overfitting</w:t>
      </w:r>
      <w:ins w:id="440" w:author="Björn Jörges" w:date="2020-04-17T22:39:00Z">
        <w:r w:rsidR="007A0386">
          <w:rPr>
            <w:rFonts w:eastAsiaTheme="minorEastAsia"/>
          </w:rPr>
          <w:t>, this lends additional support to the tentative conclusion that the standard deviation of the gravity prior is just above 2 m/s² or a Weber Fraction of 14.2%</w:t>
        </w:r>
      </w:ins>
      <w:del w:id="441" w:author="Björn Jörges" w:date="2020-04-17T22:39:00Z">
        <w:r w:rsidR="00E521AE" w:rsidDel="007A0386">
          <w:rPr>
            <w:rFonts w:eastAsiaTheme="minorEastAsia"/>
          </w:rPr>
          <w:delText>.</w:delText>
        </w:r>
      </w:del>
      <w:r w:rsidR="00E521AE">
        <w:rPr>
          <w:rFonts w:eastAsiaTheme="minorEastAsia"/>
        </w:rPr>
        <w:t xml:space="preserve"> The simulated standard deviations for these conditions are depicted in solid red in the </w:t>
      </w:r>
      <w:r w:rsidR="00E521AE" w:rsidRPr="00E521AE">
        <w:rPr>
          <w:rFonts w:eastAsiaTheme="minorEastAsia"/>
        </w:rPr>
        <w:t>Figure 8</w:t>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BE7928">
      <w:pPr>
        <w:spacing w:line="480" w:lineRule="auto"/>
        <w:jc w:val="both"/>
        <w:rPr>
          <w:rFonts w:eastAsiaTheme="minorEastAsia"/>
        </w:rPr>
      </w:pPr>
    </w:p>
    <w:p w14:paraId="742C6723" w14:textId="28180493" w:rsidR="00604840" w:rsidRPr="00D42F15" w:rsidRDefault="004850CC" w:rsidP="00BE7928">
      <w:pPr>
        <w:pStyle w:val="Heading2"/>
        <w:spacing w:line="480" w:lineRule="auto"/>
        <w:rPr>
          <w:lang w:val="en-US"/>
        </w:rPr>
      </w:pPr>
      <w:r w:rsidRPr="004850CC">
        <w:rPr>
          <w:lang w:val="en-US"/>
        </w:rPr>
        <w:t>Discussion</w:t>
      </w:r>
    </w:p>
    <w:p w14:paraId="336F2279" w14:textId="4DCF1800" w:rsidR="00D42F15" w:rsidRDefault="00DF08F8" w:rsidP="00BE7928">
      <w:pPr>
        <w:spacing w:line="480" w:lineRule="auto"/>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1D4CE3">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perceptuo-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w:t>
      </w:r>
      <w:r w:rsidR="00597433">
        <w:rPr>
          <w:rFonts w:eastAsiaTheme="minorEastAsia"/>
        </w:rPr>
        <w:t>2.07</w:t>
      </w:r>
      <w:r w:rsidR="00285275">
        <w:rPr>
          <w:rFonts w:eastAsiaTheme="minorEastAsia"/>
        </w:rPr>
        <w:t>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del w:id="442" w:author="Björn Jörges" w:date="2020-04-18T00:47:00Z">
        <w:r w:rsidR="00285275" w:rsidDel="000A5C20">
          <w:rPr>
            <w:rFonts w:eastAsiaTheme="minorEastAsia"/>
          </w:rPr>
          <w:delText>14.6</w:delText>
        </w:r>
      </w:del>
      <w:ins w:id="443"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 respectively</w:t>
      </w:r>
      <w:r w:rsidR="00562DCA">
        <w:rPr>
          <w:rFonts w:eastAsiaTheme="minorEastAsia"/>
        </w:rPr>
        <w:t xml:space="preserve">. This is </w:t>
      </w:r>
      <w:r w:rsidR="00562DCA">
        <w:rPr>
          <w:rFonts w:eastAsiaTheme="minorEastAsia"/>
        </w:rPr>
        <w:lastRenderedPageBreak/>
        <w:t xml:space="preserve">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3A432395" w:rsidR="00562DCA" w:rsidRDefault="00562DCA" w:rsidP="00BE7928">
      <w:pPr>
        <w:spacing w:line="480" w:lineRule="auto"/>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w:t>
      </w:r>
      <w:r w:rsidR="002B2E0C">
        <w:rPr>
          <w:rFonts w:eastAsiaTheme="minorEastAsia"/>
        </w:rPr>
        <w:t>%</w:t>
      </w:r>
      <w:r w:rsidR="00E82D8F">
        <w:rPr>
          <w:rFonts w:eastAsiaTheme="minorEastAsia"/>
        </w:rPr>
        <w:t xml:space="preserve">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del w:id="444" w:author="Björn Jörges" w:date="2020-04-18T00:47:00Z">
        <w:r w:rsidR="00285275" w:rsidDel="000A5C20">
          <w:rPr>
            <w:rFonts w:eastAsiaTheme="minorEastAsia"/>
          </w:rPr>
          <w:delText>14.6</w:delText>
        </w:r>
      </w:del>
      <w:ins w:id="445"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1A0A08BA" w:rsidR="004840BE" w:rsidRDefault="004840BE" w:rsidP="00BE7928">
      <w:pPr>
        <w:spacing w:line="480" w:lineRule="auto"/>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w:t>
      </w:r>
      <w:r w:rsidR="007434FD">
        <w:rPr>
          <w:rFonts w:eastAsiaTheme="minorEastAsia"/>
        </w:rPr>
        <w:lastRenderedPageBreak/>
        <w:t>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w:t>
      </w:r>
      <w:del w:id="446" w:author="Björn Jörges" w:date="2020-04-18T00:47:00Z">
        <w:r w:rsidR="00285275" w:rsidDel="000A5C20">
          <w:rPr>
            <w:rFonts w:eastAsiaTheme="minorEastAsia"/>
          </w:rPr>
          <w:delText>14.6</w:delText>
        </w:r>
      </w:del>
      <w:ins w:id="447"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BE7928">
      <w:pPr>
        <w:spacing w:line="480" w:lineRule="auto"/>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BE7928">
      <w:pPr>
        <w:spacing w:line="480" w:lineRule="auto"/>
      </w:pPr>
    </w:p>
    <w:p w14:paraId="5540C0A4" w14:textId="515659E8" w:rsidR="004850CC" w:rsidRPr="004850CC" w:rsidRDefault="004850CC" w:rsidP="00BE7928">
      <w:pPr>
        <w:pStyle w:val="Heading2"/>
        <w:spacing w:line="480" w:lineRule="auto"/>
        <w:rPr>
          <w:lang w:val="en-US"/>
        </w:rPr>
      </w:pPr>
      <w:r w:rsidRPr="004850CC">
        <w:rPr>
          <w:lang w:val="en-US"/>
        </w:rPr>
        <w:t>Conclusion</w:t>
      </w:r>
    </w:p>
    <w:p w14:paraId="78C3E78A" w14:textId="04C03DB9" w:rsidR="004850CC" w:rsidRDefault="00997DC0" w:rsidP="00BE7928">
      <w:pPr>
        <w:spacing w:line="480" w:lineRule="auto"/>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Jörges &amp; López-Moliner, 2019)</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w:t>
      </w:r>
      <w:r w:rsidR="00597433">
        <w:rPr>
          <w:rFonts w:eastAsiaTheme="minorEastAsia"/>
        </w:rPr>
        <w:t>2.07</w:t>
      </w:r>
      <w:r w:rsidR="00285275">
        <w:rPr>
          <w:rFonts w:eastAsiaTheme="minorEastAsia"/>
        </w:rPr>
        <w:t>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597433">
        <w:rPr>
          <w:rFonts w:eastAsiaTheme="minorEastAsia"/>
        </w:rPr>
        <w:t>2.07</w:t>
      </w:r>
      <w:r w:rsidR="00285275" w:rsidRPr="00285275">
        <w:rPr>
          <w:rFonts w:eastAsiaTheme="minorEastAsia"/>
        </w:rPr>
        <w:t xml:space="preserve">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BE7928">
      <w:pPr>
        <w:spacing w:line="480" w:lineRule="auto"/>
      </w:pPr>
    </w:p>
    <w:p w14:paraId="181F8BCB" w14:textId="77777777" w:rsidR="00A26BE5" w:rsidRPr="00911E7B" w:rsidRDefault="00A26BE5" w:rsidP="00BE7928">
      <w:pPr>
        <w:pStyle w:val="Heading2"/>
        <w:spacing w:line="480" w:lineRule="auto"/>
        <w:rPr>
          <w:lang w:val="en-US"/>
        </w:rPr>
      </w:pPr>
      <w:r w:rsidRPr="00911E7B">
        <w:rPr>
          <w:lang w:val="en-US"/>
        </w:rPr>
        <w:t>Author Contributions and Notes</w:t>
      </w:r>
    </w:p>
    <w:p w14:paraId="0D42A378" w14:textId="44B29E2A" w:rsidR="00A26BE5" w:rsidRPr="00A26BE5" w:rsidRDefault="00A26BE5" w:rsidP="00BE7928">
      <w:pPr>
        <w:spacing w:line="480" w:lineRule="auto"/>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BE7928">
      <w:pPr>
        <w:spacing w:line="480" w:lineRule="auto"/>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BE7928">
      <w:pPr>
        <w:spacing w:line="480" w:lineRule="auto"/>
        <w:jc w:val="both"/>
        <w:rPr>
          <w:rFonts w:eastAsiaTheme="minorEastAsia"/>
        </w:rPr>
      </w:pPr>
    </w:p>
    <w:p w14:paraId="3EBAD0F9" w14:textId="77777777" w:rsidR="00A26BE5" w:rsidRPr="00911E7B" w:rsidRDefault="00A26BE5" w:rsidP="00BE7928">
      <w:pPr>
        <w:pStyle w:val="Heading2"/>
        <w:spacing w:line="480" w:lineRule="auto"/>
        <w:rPr>
          <w:lang w:val="en-US"/>
        </w:rPr>
      </w:pPr>
      <w:r w:rsidRPr="00911E7B">
        <w:rPr>
          <w:lang w:val="en-US"/>
        </w:rPr>
        <w:t>Acknowledgments</w:t>
      </w:r>
    </w:p>
    <w:p w14:paraId="60D85CCE" w14:textId="326FD816" w:rsidR="00A26BE5" w:rsidRDefault="00A26BE5" w:rsidP="00BE7928">
      <w:pPr>
        <w:spacing w:line="480" w:lineRule="auto"/>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BE7928">
      <w:pPr>
        <w:spacing w:line="480" w:lineRule="auto"/>
        <w:jc w:val="both"/>
        <w:rPr>
          <w:rFonts w:eastAsiaTheme="minorEastAsia"/>
        </w:rPr>
      </w:pPr>
    </w:p>
    <w:p w14:paraId="4FC3F797" w14:textId="11B5B44B" w:rsidR="00E32BF5" w:rsidRPr="00911E7B" w:rsidRDefault="0036389C" w:rsidP="00BE7928">
      <w:pPr>
        <w:pStyle w:val="Heading2"/>
        <w:spacing w:line="480" w:lineRule="auto"/>
      </w:pPr>
      <w:r w:rsidRPr="00911E7B">
        <w:t>References</w:t>
      </w:r>
    </w:p>
    <w:p w14:paraId="345500FA" w14:textId="7AD8B15F" w:rsidR="00036B8B" w:rsidRPr="007B6594" w:rsidRDefault="001D4CE3" w:rsidP="00036B8B">
      <w:pPr>
        <w:widowControl w:val="0"/>
        <w:autoSpaceDE w:val="0"/>
        <w:autoSpaceDN w:val="0"/>
        <w:adjustRightInd w:val="0"/>
        <w:spacing w:line="480" w:lineRule="auto"/>
        <w:ind w:left="480" w:hanging="480"/>
        <w:rPr>
          <w:rFonts w:ascii="Calibri" w:hAnsi="Calibri" w:cs="Calibri"/>
          <w:noProof/>
          <w:szCs w:val="24"/>
          <w:lang w:val="de-DE"/>
        </w:rPr>
      </w:pPr>
      <w:r>
        <w:rPr>
          <w:lang w:val="es-ES"/>
        </w:rPr>
        <w:fldChar w:fldCharType="begin" w:fldLock="1"/>
      </w:r>
      <w:r w:rsidRPr="00BE7928">
        <w:rPr>
          <w:lang w:val="de-DE"/>
        </w:rPr>
        <w:instrText xml:space="preserve">ADDIN Mendeley Bibliography CSL_BIBLIOGRAPHY </w:instrText>
      </w:r>
      <w:r>
        <w:rPr>
          <w:lang w:val="es-ES"/>
        </w:rPr>
        <w:fldChar w:fldCharType="separate"/>
      </w:r>
      <w:r w:rsidR="00036B8B" w:rsidRPr="007B6594">
        <w:rPr>
          <w:rFonts w:ascii="Calibri" w:hAnsi="Calibri" w:cs="Calibri"/>
          <w:noProof/>
          <w:szCs w:val="24"/>
          <w:lang w:val="de-DE"/>
        </w:rPr>
        <w:t xml:space="preserve">Aubert, H. (1887). Die Bewegungsempfindung. </w:t>
      </w:r>
      <w:r w:rsidR="00036B8B" w:rsidRPr="007B6594">
        <w:rPr>
          <w:rFonts w:ascii="Calibri" w:hAnsi="Calibri" w:cs="Calibri"/>
          <w:i/>
          <w:iCs/>
          <w:noProof/>
          <w:szCs w:val="24"/>
          <w:lang w:val="de-DE"/>
        </w:rPr>
        <w:t>Pflüger, Archiv Für Die Gesammte Physiologie Des Menschen Und Der Thiere</w:t>
      </w:r>
      <w:r w:rsidR="00036B8B" w:rsidRPr="007B6594">
        <w:rPr>
          <w:rFonts w:ascii="Calibri" w:hAnsi="Calibri" w:cs="Calibri"/>
          <w:noProof/>
          <w:szCs w:val="24"/>
          <w:lang w:val="de-DE"/>
        </w:rPr>
        <w:t xml:space="preserve">, </w:t>
      </w:r>
      <w:r w:rsidR="00036B8B" w:rsidRPr="007B6594">
        <w:rPr>
          <w:rFonts w:ascii="Calibri" w:hAnsi="Calibri" w:cs="Calibri"/>
          <w:i/>
          <w:iCs/>
          <w:noProof/>
          <w:szCs w:val="24"/>
          <w:lang w:val="de-DE"/>
        </w:rPr>
        <w:t>40</w:t>
      </w:r>
      <w:r w:rsidR="00036B8B" w:rsidRPr="007B6594">
        <w:rPr>
          <w:rFonts w:ascii="Calibri" w:hAnsi="Calibri" w:cs="Calibri"/>
          <w:noProof/>
          <w:szCs w:val="24"/>
          <w:lang w:val="de-DE"/>
        </w:rPr>
        <w:t>(1), 459–480. https://doi.org/10.1007/BF01612710</w:t>
      </w:r>
    </w:p>
    <w:p w14:paraId="3C1339BB"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Benguigui, N., Ripoll, H., &amp; Broderick, M. P. (2003). Time-to-contact estimation of accelerated stimuli is based on first-order information. </w:t>
      </w:r>
      <w:r w:rsidRPr="00036B8B">
        <w:rPr>
          <w:rFonts w:ascii="Calibri" w:hAnsi="Calibri" w:cs="Calibri"/>
          <w:i/>
          <w:iCs/>
          <w:noProof/>
          <w:szCs w:val="24"/>
        </w:rPr>
        <w:t>Journal of Experimental Psychology. Human Perception and Performance</w:t>
      </w:r>
      <w:r w:rsidRPr="00036B8B">
        <w:rPr>
          <w:rFonts w:ascii="Calibri" w:hAnsi="Calibri" w:cs="Calibri"/>
          <w:noProof/>
          <w:szCs w:val="24"/>
        </w:rPr>
        <w:t xml:space="preserve">, </w:t>
      </w:r>
      <w:r w:rsidRPr="00036B8B">
        <w:rPr>
          <w:rFonts w:ascii="Calibri" w:hAnsi="Calibri" w:cs="Calibri"/>
          <w:i/>
          <w:iCs/>
          <w:noProof/>
          <w:szCs w:val="24"/>
        </w:rPr>
        <w:t>29</w:t>
      </w:r>
      <w:r w:rsidRPr="00036B8B">
        <w:rPr>
          <w:rFonts w:ascii="Calibri" w:hAnsi="Calibri" w:cs="Calibri"/>
          <w:noProof/>
          <w:szCs w:val="24"/>
        </w:rPr>
        <w:t>(6), 1083–1101. https://doi.org/10.1037/0096-1523.29.6.1083</w:t>
      </w:r>
    </w:p>
    <w:p w14:paraId="489A9CA4" w14:textId="77777777" w:rsidR="00036B8B" w:rsidRPr="007B6594" w:rsidRDefault="00036B8B" w:rsidP="00036B8B">
      <w:pPr>
        <w:widowControl w:val="0"/>
        <w:autoSpaceDE w:val="0"/>
        <w:autoSpaceDN w:val="0"/>
        <w:adjustRightInd w:val="0"/>
        <w:spacing w:line="480" w:lineRule="auto"/>
        <w:ind w:left="480" w:hanging="480"/>
        <w:rPr>
          <w:rFonts w:ascii="Calibri" w:hAnsi="Calibri" w:cs="Calibri"/>
          <w:noProof/>
          <w:szCs w:val="24"/>
          <w:lang w:val="es-ES"/>
        </w:rPr>
      </w:pPr>
      <w:r w:rsidRPr="007B6594">
        <w:rPr>
          <w:rFonts w:ascii="Calibri" w:hAnsi="Calibri" w:cs="Calibri"/>
          <w:noProof/>
          <w:szCs w:val="24"/>
          <w:lang w:val="de-DE"/>
        </w:rPr>
        <w:t xml:space="preserve">Bennett, S. J., &amp; Benguigui, N. (2013). </w:t>
      </w:r>
      <w:r w:rsidRPr="00036B8B">
        <w:rPr>
          <w:rFonts w:ascii="Calibri" w:hAnsi="Calibri" w:cs="Calibri"/>
          <w:noProof/>
          <w:szCs w:val="24"/>
        </w:rPr>
        <w:t xml:space="preserve">Is Acceleration Used for Ocular Pursuit and Spatial Estimation during Prediction Motion? </w:t>
      </w:r>
      <w:r w:rsidRPr="007B6594">
        <w:rPr>
          <w:rFonts w:ascii="Calibri" w:hAnsi="Calibri" w:cs="Calibri"/>
          <w:i/>
          <w:iCs/>
          <w:noProof/>
          <w:szCs w:val="24"/>
          <w:lang w:val="es-ES"/>
        </w:rPr>
        <w:t>PLoS ONE</w:t>
      </w:r>
      <w:r w:rsidRPr="007B6594">
        <w:rPr>
          <w:rFonts w:ascii="Calibri" w:hAnsi="Calibri" w:cs="Calibri"/>
          <w:noProof/>
          <w:szCs w:val="24"/>
          <w:lang w:val="es-ES"/>
        </w:rPr>
        <w:t xml:space="preserve">, </w:t>
      </w:r>
      <w:r w:rsidRPr="007B6594">
        <w:rPr>
          <w:rFonts w:ascii="Calibri" w:hAnsi="Calibri" w:cs="Calibri"/>
          <w:i/>
          <w:iCs/>
          <w:noProof/>
          <w:szCs w:val="24"/>
          <w:lang w:val="es-ES"/>
        </w:rPr>
        <w:t>8</w:t>
      </w:r>
      <w:r w:rsidRPr="007B6594">
        <w:rPr>
          <w:rFonts w:ascii="Calibri" w:hAnsi="Calibri" w:cs="Calibri"/>
          <w:noProof/>
          <w:szCs w:val="24"/>
          <w:lang w:val="es-ES"/>
        </w:rPr>
        <w:t>(5). https://doi.org/10.1371/journal.pone.0063382</w:t>
      </w:r>
    </w:p>
    <w:p w14:paraId="6E781405"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7B6594">
        <w:rPr>
          <w:rFonts w:ascii="Calibri" w:hAnsi="Calibri" w:cs="Calibri"/>
          <w:noProof/>
          <w:szCs w:val="24"/>
          <w:lang w:val="es-ES"/>
        </w:rPr>
        <w:t xml:space="preserve">Brenner, E., Rodriguez, I. A., Muñoz, V. E., Schootemeijer, S., Mahieu, Y., Veerkamp, K., … </w:t>
      </w:r>
      <w:r w:rsidRPr="00036B8B">
        <w:rPr>
          <w:rFonts w:ascii="Calibri" w:hAnsi="Calibri" w:cs="Calibri"/>
          <w:noProof/>
          <w:szCs w:val="24"/>
        </w:rPr>
        <w:t xml:space="preserve">Smeets, J. B. J. (2016). How can people be so good at intercepting accelerating objects if they are so poor at visually judging acceleration? </w:t>
      </w:r>
      <w:r w:rsidRPr="00036B8B">
        <w:rPr>
          <w:rFonts w:ascii="Calibri" w:hAnsi="Calibri" w:cs="Calibri"/>
          <w:i/>
          <w:iCs/>
          <w:noProof/>
          <w:szCs w:val="24"/>
        </w:rPr>
        <w:t>I-Perception</w:t>
      </w:r>
      <w:r w:rsidRPr="00036B8B">
        <w:rPr>
          <w:rFonts w:ascii="Calibri" w:hAnsi="Calibri" w:cs="Calibri"/>
          <w:noProof/>
          <w:szCs w:val="24"/>
        </w:rPr>
        <w:t xml:space="preserve">, </w:t>
      </w:r>
      <w:r w:rsidRPr="00036B8B">
        <w:rPr>
          <w:rFonts w:ascii="Calibri" w:hAnsi="Calibri" w:cs="Calibri"/>
          <w:i/>
          <w:iCs/>
          <w:noProof/>
          <w:szCs w:val="24"/>
        </w:rPr>
        <w:t>7</w:t>
      </w:r>
      <w:r w:rsidRPr="00036B8B">
        <w:rPr>
          <w:rFonts w:ascii="Calibri" w:hAnsi="Calibri" w:cs="Calibri"/>
          <w:noProof/>
          <w:szCs w:val="24"/>
        </w:rPr>
        <w:t>(1), 1–13. https://doi.org/10.1177/2041669515624317</w:t>
      </w:r>
    </w:p>
    <w:p w14:paraId="0FA4F8DC" w14:textId="77777777" w:rsidR="00036B8B" w:rsidRPr="007B6594" w:rsidRDefault="00036B8B" w:rsidP="00036B8B">
      <w:pPr>
        <w:widowControl w:val="0"/>
        <w:autoSpaceDE w:val="0"/>
        <w:autoSpaceDN w:val="0"/>
        <w:adjustRightInd w:val="0"/>
        <w:spacing w:line="480" w:lineRule="auto"/>
        <w:ind w:left="480" w:hanging="480"/>
        <w:rPr>
          <w:rFonts w:ascii="Calibri" w:hAnsi="Calibri" w:cs="Calibri"/>
          <w:noProof/>
          <w:szCs w:val="24"/>
          <w:lang w:val="es-ES"/>
        </w:rPr>
      </w:pPr>
      <w:r w:rsidRPr="00036B8B">
        <w:rPr>
          <w:rFonts w:ascii="Calibri" w:hAnsi="Calibri" w:cs="Calibri"/>
          <w:noProof/>
          <w:szCs w:val="24"/>
        </w:rPr>
        <w:lastRenderedPageBreak/>
        <w:t xml:space="preserve">Bürkner, P. C. (2018). Advanced Bayesian multilevel modeling with the R package brms. </w:t>
      </w:r>
      <w:r w:rsidRPr="007B6594">
        <w:rPr>
          <w:rFonts w:ascii="Calibri" w:hAnsi="Calibri" w:cs="Calibri"/>
          <w:i/>
          <w:iCs/>
          <w:noProof/>
          <w:szCs w:val="24"/>
          <w:lang w:val="es-ES"/>
        </w:rPr>
        <w:t>R Journal</w:t>
      </w:r>
      <w:r w:rsidRPr="007B6594">
        <w:rPr>
          <w:rFonts w:ascii="Calibri" w:hAnsi="Calibri" w:cs="Calibri"/>
          <w:noProof/>
          <w:szCs w:val="24"/>
          <w:lang w:val="es-ES"/>
        </w:rPr>
        <w:t xml:space="preserve">, </w:t>
      </w:r>
      <w:r w:rsidRPr="007B6594">
        <w:rPr>
          <w:rFonts w:ascii="Calibri" w:hAnsi="Calibri" w:cs="Calibri"/>
          <w:i/>
          <w:iCs/>
          <w:noProof/>
          <w:szCs w:val="24"/>
          <w:lang w:val="es-ES"/>
        </w:rPr>
        <w:t>10</w:t>
      </w:r>
      <w:r w:rsidRPr="007B6594">
        <w:rPr>
          <w:rFonts w:ascii="Calibri" w:hAnsi="Calibri" w:cs="Calibri"/>
          <w:noProof/>
          <w:szCs w:val="24"/>
          <w:lang w:val="es-ES"/>
        </w:rPr>
        <w:t>(1), 395–411. https://doi.org/10.32614/rj-2018-017</w:t>
      </w:r>
    </w:p>
    <w:p w14:paraId="46EBB8E8"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7B6594">
        <w:rPr>
          <w:rFonts w:ascii="Calibri" w:hAnsi="Calibri" w:cs="Calibri"/>
          <w:noProof/>
          <w:szCs w:val="24"/>
          <w:lang w:val="es-ES"/>
        </w:rPr>
        <w:t xml:space="preserve">Ceccarelli, F., La Scaleia, B., Russo, M., Cesqui, B., Gravano, S., Mezzetti, M., … </w:t>
      </w:r>
      <w:r w:rsidRPr="00036B8B">
        <w:rPr>
          <w:rFonts w:ascii="Calibri" w:hAnsi="Calibri" w:cs="Calibri"/>
          <w:noProof/>
          <w:szCs w:val="24"/>
        </w:rPr>
        <w:t xml:space="preserve">Zago, M. (2018). Rolling motion along an incline: Visual sensitivity to the relation between acceleration and slope. </w:t>
      </w:r>
      <w:r w:rsidRPr="00036B8B">
        <w:rPr>
          <w:rFonts w:ascii="Calibri" w:hAnsi="Calibri" w:cs="Calibri"/>
          <w:i/>
          <w:iCs/>
          <w:noProof/>
          <w:szCs w:val="24"/>
        </w:rPr>
        <w:t>Frontiers in Neuroscience</w:t>
      </w:r>
      <w:r w:rsidRPr="00036B8B">
        <w:rPr>
          <w:rFonts w:ascii="Calibri" w:hAnsi="Calibri" w:cs="Calibri"/>
          <w:noProof/>
          <w:szCs w:val="24"/>
        </w:rPr>
        <w:t xml:space="preserve">, </w:t>
      </w:r>
      <w:r w:rsidRPr="00036B8B">
        <w:rPr>
          <w:rFonts w:ascii="Calibri" w:hAnsi="Calibri" w:cs="Calibri"/>
          <w:i/>
          <w:iCs/>
          <w:noProof/>
          <w:szCs w:val="24"/>
        </w:rPr>
        <w:t>12</w:t>
      </w:r>
      <w:r w:rsidRPr="00036B8B">
        <w:rPr>
          <w:rFonts w:ascii="Calibri" w:hAnsi="Calibri" w:cs="Calibri"/>
          <w:noProof/>
          <w:szCs w:val="24"/>
        </w:rPr>
        <w:t>(JUN), 1–22. https://doi.org/10.3389/fnins.2018.00406</w:t>
      </w:r>
    </w:p>
    <w:p w14:paraId="5C2183D5" w14:textId="77777777" w:rsidR="00036B8B" w:rsidRPr="007B6594" w:rsidRDefault="00036B8B" w:rsidP="00036B8B">
      <w:pPr>
        <w:widowControl w:val="0"/>
        <w:autoSpaceDE w:val="0"/>
        <w:autoSpaceDN w:val="0"/>
        <w:adjustRightInd w:val="0"/>
        <w:spacing w:line="480" w:lineRule="auto"/>
        <w:ind w:left="480" w:hanging="480"/>
        <w:rPr>
          <w:rFonts w:ascii="Calibri" w:hAnsi="Calibri" w:cs="Calibri"/>
          <w:noProof/>
          <w:szCs w:val="24"/>
          <w:lang w:val="de-DE"/>
        </w:rPr>
      </w:pPr>
      <w:r w:rsidRPr="00036B8B">
        <w:rPr>
          <w:rFonts w:ascii="Calibri" w:hAnsi="Calibri" w:cs="Calibri"/>
          <w:noProof/>
          <w:szCs w:val="24"/>
        </w:rPr>
        <w:t xml:space="preserve">de Graaf, B., Wertheim, A. H., &amp; Bles, W. (1991). The Aubert-Fleischl paradox does appear in visually induced self-motion. </w:t>
      </w:r>
      <w:r w:rsidRPr="007B6594">
        <w:rPr>
          <w:rFonts w:ascii="Calibri" w:hAnsi="Calibri" w:cs="Calibri"/>
          <w:i/>
          <w:iCs/>
          <w:noProof/>
          <w:szCs w:val="24"/>
          <w:lang w:val="de-DE"/>
        </w:rPr>
        <w:t>Vision Research</w:t>
      </w:r>
      <w:r w:rsidRPr="007B6594">
        <w:rPr>
          <w:rFonts w:ascii="Calibri" w:hAnsi="Calibri" w:cs="Calibri"/>
          <w:noProof/>
          <w:szCs w:val="24"/>
          <w:lang w:val="de-DE"/>
        </w:rPr>
        <w:t xml:space="preserve">, </w:t>
      </w:r>
      <w:r w:rsidRPr="007B6594">
        <w:rPr>
          <w:rFonts w:ascii="Calibri" w:hAnsi="Calibri" w:cs="Calibri"/>
          <w:i/>
          <w:iCs/>
          <w:noProof/>
          <w:szCs w:val="24"/>
          <w:lang w:val="de-DE"/>
        </w:rPr>
        <w:t>31</w:t>
      </w:r>
      <w:r w:rsidRPr="007B6594">
        <w:rPr>
          <w:rFonts w:ascii="Calibri" w:hAnsi="Calibri" w:cs="Calibri"/>
          <w:noProof/>
          <w:szCs w:val="24"/>
          <w:lang w:val="de-DE"/>
        </w:rPr>
        <w:t>(5), 845–849. https://doi.org/10.1016/0042-6989(91)90151-T</w:t>
      </w:r>
    </w:p>
    <w:p w14:paraId="0CCB5D45" w14:textId="77777777" w:rsidR="00036B8B" w:rsidRPr="007B6594" w:rsidRDefault="00036B8B" w:rsidP="00036B8B">
      <w:pPr>
        <w:widowControl w:val="0"/>
        <w:autoSpaceDE w:val="0"/>
        <w:autoSpaceDN w:val="0"/>
        <w:adjustRightInd w:val="0"/>
        <w:spacing w:line="480" w:lineRule="auto"/>
        <w:ind w:left="480" w:hanging="480"/>
        <w:rPr>
          <w:rFonts w:ascii="Calibri" w:hAnsi="Calibri" w:cs="Calibri"/>
          <w:noProof/>
          <w:szCs w:val="24"/>
          <w:lang w:val="de-DE"/>
        </w:rPr>
      </w:pPr>
      <w:r w:rsidRPr="007B6594">
        <w:rPr>
          <w:rFonts w:ascii="Calibri" w:hAnsi="Calibri" w:cs="Calibri"/>
          <w:noProof/>
          <w:szCs w:val="24"/>
          <w:lang w:val="de-DE"/>
        </w:rPr>
        <w:t xml:space="preserve">Dichgans, J., Wist, E., Diener, H. C., &amp; Brandt, T. (1975). </w:t>
      </w:r>
      <w:r w:rsidRPr="00036B8B">
        <w:rPr>
          <w:rFonts w:ascii="Calibri" w:hAnsi="Calibri" w:cs="Calibri"/>
          <w:noProof/>
          <w:szCs w:val="24"/>
        </w:rPr>
        <w:t xml:space="preserve">The Aubert-Fleischl phenomenon: A temporal frequency effect on perceived velocity in afferent motion perception. </w:t>
      </w:r>
      <w:r w:rsidRPr="007B6594">
        <w:rPr>
          <w:rFonts w:ascii="Calibri" w:hAnsi="Calibri" w:cs="Calibri"/>
          <w:i/>
          <w:iCs/>
          <w:noProof/>
          <w:szCs w:val="24"/>
          <w:lang w:val="de-DE"/>
        </w:rPr>
        <w:t>Experimental Brain Research</w:t>
      </w:r>
      <w:r w:rsidRPr="007B6594">
        <w:rPr>
          <w:rFonts w:ascii="Calibri" w:hAnsi="Calibri" w:cs="Calibri"/>
          <w:noProof/>
          <w:szCs w:val="24"/>
          <w:lang w:val="de-DE"/>
        </w:rPr>
        <w:t xml:space="preserve">, </w:t>
      </w:r>
      <w:r w:rsidRPr="007B6594">
        <w:rPr>
          <w:rFonts w:ascii="Calibri" w:hAnsi="Calibri" w:cs="Calibri"/>
          <w:i/>
          <w:iCs/>
          <w:noProof/>
          <w:szCs w:val="24"/>
          <w:lang w:val="de-DE"/>
        </w:rPr>
        <w:t>23</w:t>
      </w:r>
      <w:r w:rsidRPr="007B6594">
        <w:rPr>
          <w:rFonts w:ascii="Calibri" w:hAnsi="Calibri" w:cs="Calibri"/>
          <w:noProof/>
          <w:szCs w:val="24"/>
          <w:lang w:val="de-DE"/>
        </w:rPr>
        <w:t>(5), 529–533. https://doi.org/10.1007/BF00234920</w:t>
      </w:r>
    </w:p>
    <w:p w14:paraId="70C5E034" w14:textId="77777777" w:rsidR="00036B8B" w:rsidRPr="007B6594" w:rsidRDefault="00036B8B" w:rsidP="00036B8B">
      <w:pPr>
        <w:widowControl w:val="0"/>
        <w:autoSpaceDE w:val="0"/>
        <w:autoSpaceDN w:val="0"/>
        <w:adjustRightInd w:val="0"/>
        <w:spacing w:line="480" w:lineRule="auto"/>
        <w:ind w:left="480" w:hanging="480"/>
        <w:rPr>
          <w:rFonts w:ascii="Calibri" w:hAnsi="Calibri" w:cs="Calibri"/>
          <w:noProof/>
          <w:szCs w:val="24"/>
          <w:lang w:val="de-DE"/>
        </w:rPr>
      </w:pPr>
      <w:r w:rsidRPr="007B6594">
        <w:rPr>
          <w:rFonts w:ascii="Calibri" w:hAnsi="Calibri" w:cs="Calibri"/>
          <w:noProof/>
          <w:szCs w:val="24"/>
          <w:lang w:val="de-DE"/>
        </w:rPr>
        <w:t xml:space="preserve">Fleischl, V. (1882). Physiologisch-optische Notizen. </w:t>
      </w:r>
      <w:r w:rsidRPr="007B6594">
        <w:rPr>
          <w:rFonts w:ascii="Calibri" w:hAnsi="Calibri" w:cs="Calibri"/>
          <w:i/>
          <w:iCs/>
          <w:noProof/>
          <w:szCs w:val="24"/>
          <w:lang w:val="de-DE"/>
        </w:rPr>
        <w:t>Sitzungsberichte Der Akademie Der Wissenschaften Wien</w:t>
      </w:r>
      <w:r w:rsidRPr="007B6594">
        <w:rPr>
          <w:rFonts w:ascii="Calibri" w:hAnsi="Calibri" w:cs="Calibri"/>
          <w:noProof/>
          <w:szCs w:val="24"/>
          <w:lang w:val="de-DE"/>
        </w:rPr>
        <w:t>, (3), 7–25.</w:t>
      </w:r>
    </w:p>
    <w:p w14:paraId="7237174F"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7B6594">
        <w:rPr>
          <w:rFonts w:ascii="Calibri" w:hAnsi="Calibri" w:cs="Calibri"/>
          <w:noProof/>
          <w:szCs w:val="24"/>
          <w:lang w:val="es-ES"/>
        </w:rPr>
        <w:t xml:space="preserve">Indovina, I., Maffei, V., Bosco, G., Zago, M., Macaluso, E., &amp; Lacquaniti, F. (2005). </w:t>
      </w:r>
      <w:r w:rsidRPr="00036B8B">
        <w:rPr>
          <w:rFonts w:ascii="Calibri" w:hAnsi="Calibri" w:cs="Calibri"/>
          <w:noProof/>
          <w:szCs w:val="24"/>
        </w:rPr>
        <w:t xml:space="preserve">Representation of visual gravitational motion in the human vestibular cortex. </w:t>
      </w:r>
      <w:r w:rsidRPr="00036B8B">
        <w:rPr>
          <w:rFonts w:ascii="Calibri" w:hAnsi="Calibri" w:cs="Calibri"/>
          <w:i/>
          <w:iCs/>
          <w:noProof/>
          <w:szCs w:val="24"/>
        </w:rPr>
        <w:t>Science (New York, N.Y.)</w:t>
      </w:r>
      <w:r w:rsidRPr="00036B8B">
        <w:rPr>
          <w:rFonts w:ascii="Calibri" w:hAnsi="Calibri" w:cs="Calibri"/>
          <w:noProof/>
          <w:szCs w:val="24"/>
        </w:rPr>
        <w:t xml:space="preserve">, </w:t>
      </w:r>
      <w:r w:rsidRPr="00036B8B">
        <w:rPr>
          <w:rFonts w:ascii="Calibri" w:hAnsi="Calibri" w:cs="Calibri"/>
          <w:i/>
          <w:iCs/>
          <w:noProof/>
          <w:szCs w:val="24"/>
        </w:rPr>
        <w:t>308</w:t>
      </w:r>
      <w:r w:rsidRPr="00036B8B">
        <w:rPr>
          <w:rFonts w:ascii="Calibri" w:hAnsi="Calibri" w:cs="Calibri"/>
          <w:noProof/>
          <w:szCs w:val="24"/>
        </w:rPr>
        <w:t>(April), 416–419. https://doi.org/10.1126/science.1107961</w:t>
      </w:r>
    </w:p>
    <w:p w14:paraId="46862B9C"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Jörges, B., &amp; López-Moliner, J. (2019). Earth-Gravity Congruent Motion Facilitates Ocular Control for Pursuit of Parabolic Trajectories. </w:t>
      </w:r>
      <w:r w:rsidRPr="00036B8B">
        <w:rPr>
          <w:rFonts w:ascii="Calibri" w:hAnsi="Calibri" w:cs="Calibri"/>
          <w:i/>
          <w:iCs/>
          <w:noProof/>
          <w:szCs w:val="24"/>
        </w:rPr>
        <w:t>Scientific Reports</w:t>
      </w:r>
      <w:r w:rsidRPr="00036B8B">
        <w:rPr>
          <w:rFonts w:ascii="Calibri" w:hAnsi="Calibri" w:cs="Calibri"/>
          <w:noProof/>
          <w:szCs w:val="24"/>
        </w:rPr>
        <w:t xml:space="preserve">, </w:t>
      </w:r>
      <w:r w:rsidRPr="00036B8B">
        <w:rPr>
          <w:rFonts w:ascii="Calibri" w:hAnsi="Calibri" w:cs="Calibri"/>
          <w:i/>
          <w:iCs/>
          <w:noProof/>
          <w:szCs w:val="24"/>
        </w:rPr>
        <w:t>9</w:t>
      </w:r>
      <w:r w:rsidRPr="00036B8B">
        <w:rPr>
          <w:rFonts w:ascii="Calibri" w:hAnsi="Calibri" w:cs="Calibri"/>
          <w:noProof/>
          <w:szCs w:val="24"/>
        </w:rPr>
        <w:t>(1). https://doi.org/10.1038/s41598-019-50512-6</w:t>
      </w:r>
    </w:p>
    <w:p w14:paraId="2443C788"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Jörges, Björn, Hagenfeld, L., &amp; López-Moliner, J. (2018). The use of visual cues in gravity judgements on parabolic motion. </w:t>
      </w:r>
      <w:r w:rsidRPr="00036B8B">
        <w:rPr>
          <w:rFonts w:ascii="Calibri" w:hAnsi="Calibri" w:cs="Calibri"/>
          <w:i/>
          <w:iCs/>
          <w:noProof/>
          <w:szCs w:val="24"/>
        </w:rPr>
        <w:t>Vision Research</w:t>
      </w:r>
      <w:r w:rsidRPr="00036B8B">
        <w:rPr>
          <w:rFonts w:ascii="Calibri" w:hAnsi="Calibri" w:cs="Calibri"/>
          <w:noProof/>
          <w:szCs w:val="24"/>
        </w:rPr>
        <w:t xml:space="preserve">, </w:t>
      </w:r>
      <w:r w:rsidRPr="00036B8B">
        <w:rPr>
          <w:rFonts w:ascii="Calibri" w:hAnsi="Calibri" w:cs="Calibri"/>
          <w:i/>
          <w:iCs/>
          <w:noProof/>
          <w:szCs w:val="24"/>
        </w:rPr>
        <w:t>149</w:t>
      </w:r>
      <w:r w:rsidRPr="00036B8B">
        <w:rPr>
          <w:rFonts w:ascii="Calibri" w:hAnsi="Calibri" w:cs="Calibri"/>
          <w:noProof/>
          <w:szCs w:val="24"/>
        </w:rPr>
        <w:t>, 47–58. https://doi.org/10.1016/J.VISRES.2018.06.002</w:t>
      </w:r>
    </w:p>
    <w:p w14:paraId="574A674C"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Jörges, Björn, &amp; López-Moliner, J. (2017). Gravity as a Strong Prior: Implications for Perception and </w:t>
      </w:r>
      <w:r w:rsidRPr="00036B8B">
        <w:rPr>
          <w:rFonts w:ascii="Calibri" w:hAnsi="Calibri" w:cs="Calibri"/>
          <w:noProof/>
          <w:szCs w:val="24"/>
        </w:rPr>
        <w:lastRenderedPageBreak/>
        <w:t xml:space="preserve">Action. </w:t>
      </w:r>
      <w:r w:rsidRPr="00036B8B">
        <w:rPr>
          <w:rFonts w:ascii="Calibri" w:hAnsi="Calibri" w:cs="Calibri"/>
          <w:i/>
          <w:iCs/>
          <w:noProof/>
          <w:szCs w:val="24"/>
        </w:rPr>
        <w:t>Frontiers in Human Neuroscience</w:t>
      </w:r>
      <w:r w:rsidRPr="00036B8B">
        <w:rPr>
          <w:rFonts w:ascii="Calibri" w:hAnsi="Calibri" w:cs="Calibri"/>
          <w:noProof/>
          <w:szCs w:val="24"/>
        </w:rPr>
        <w:t xml:space="preserve">, </w:t>
      </w:r>
      <w:r w:rsidRPr="00036B8B">
        <w:rPr>
          <w:rFonts w:ascii="Calibri" w:hAnsi="Calibri" w:cs="Calibri"/>
          <w:i/>
          <w:iCs/>
          <w:noProof/>
          <w:szCs w:val="24"/>
        </w:rPr>
        <w:t>11</w:t>
      </w:r>
      <w:r w:rsidRPr="00036B8B">
        <w:rPr>
          <w:rFonts w:ascii="Calibri" w:hAnsi="Calibri" w:cs="Calibri"/>
          <w:noProof/>
          <w:szCs w:val="24"/>
        </w:rPr>
        <w:t>(203). https://doi.org/10.3389/fnhum.2017.00203</w:t>
      </w:r>
    </w:p>
    <w:p w14:paraId="5C69C5F8"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Jörges, Björn, &amp; López-Moliner, J. (2019). Earth-Gravity Congruent Motion Facilitates Ocular Control for Pursuit of Parabolic Trajectories. </w:t>
      </w:r>
      <w:r w:rsidRPr="00036B8B">
        <w:rPr>
          <w:rFonts w:ascii="Calibri" w:hAnsi="Calibri" w:cs="Calibri"/>
          <w:i/>
          <w:iCs/>
          <w:noProof/>
          <w:szCs w:val="24"/>
        </w:rPr>
        <w:t>Scientific Reports</w:t>
      </w:r>
      <w:r w:rsidRPr="00036B8B">
        <w:rPr>
          <w:rFonts w:ascii="Calibri" w:hAnsi="Calibri" w:cs="Calibri"/>
          <w:noProof/>
          <w:szCs w:val="24"/>
        </w:rPr>
        <w:t xml:space="preserve">, </w:t>
      </w:r>
      <w:r w:rsidRPr="00036B8B">
        <w:rPr>
          <w:rFonts w:ascii="Calibri" w:hAnsi="Calibri" w:cs="Calibri"/>
          <w:i/>
          <w:iCs/>
          <w:noProof/>
          <w:szCs w:val="24"/>
        </w:rPr>
        <w:t>9</w:t>
      </w:r>
      <w:r w:rsidRPr="00036B8B">
        <w:rPr>
          <w:rFonts w:ascii="Calibri" w:hAnsi="Calibri" w:cs="Calibri"/>
          <w:noProof/>
          <w:szCs w:val="24"/>
        </w:rPr>
        <w:t>(1), 1–13. https://doi.org/10.1038/s41598-019-50512-6</w:t>
      </w:r>
    </w:p>
    <w:p w14:paraId="60DCA27E"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Kaiser, M. K. (1990). Angular velocity discrimination. </w:t>
      </w:r>
      <w:r w:rsidRPr="00036B8B">
        <w:rPr>
          <w:rFonts w:ascii="Calibri" w:hAnsi="Calibri" w:cs="Calibri"/>
          <w:i/>
          <w:iCs/>
          <w:noProof/>
          <w:szCs w:val="24"/>
        </w:rPr>
        <w:t>Perception &amp; Psychophysics</w:t>
      </w:r>
      <w:r w:rsidRPr="00036B8B">
        <w:rPr>
          <w:rFonts w:ascii="Calibri" w:hAnsi="Calibri" w:cs="Calibri"/>
          <w:noProof/>
          <w:szCs w:val="24"/>
        </w:rPr>
        <w:t xml:space="preserve">, </w:t>
      </w:r>
      <w:r w:rsidRPr="00036B8B">
        <w:rPr>
          <w:rFonts w:ascii="Calibri" w:hAnsi="Calibri" w:cs="Calibri"/>
          <w:i/>
          <w:iCs/>
          <w:noProof/>
          <w:szCs w:val="24"/>
        </w:rPr>
        <w:t>47</w:t>
      </w:r>
      <w:r w:rsidRPr="00036B8B">
        <w:rPr>
          <w:rFonts w:ascii="Calibri" w:hAnsi="Calibri" w:cs="Calibri"/>
          <w:noProof/>
          <w:szCs w:val="24"/>
        </w:rPr>
        <w:t>(2), 149–156. https://doi.org/10.3758/BF03205979</w:t>
      </w:r>
    </w:p>
    <w:p w14:paraId="0B52AF17"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La Scaleia, B., Zago, M., &amp; Lacquaniti, F. (2015). Hand interception of occluded motion in humans: A test of model-based versus on-line control. </w:t>
      </w:r>
      <w:r w:rsidRPr="00036B8B">
        <w:rPr>
          <w:rFonts w:ascii="Calibri" w:hAnsi="Calibri" w:cs="Calibri"/>
          <w:i/>
          <w:iCs/>
          <w:noProof/>
          <w:szCs w:val="24"/>
        </w:rPr>
        <w:t>Journal of Neurophysiology</w:t>
      </w:r>
      <w:r w:rsidRPr="00036B8B">
        <w:rPr>
          <w:rFonts w:ascii="Calibri" w:hAnsi="Calibri" w:cs="Calibri"/>
          <w:noProof/>
          <w:szCs w:val="24"/>
        </w:rPr>
        <w:t xml:space="preserve">, </w:t>
      </w:r>
      <w:r w:rsidRPr="00036B8B">
        <w:rPr>
          <w:rFonts w:ascii="Calibri" w:hAnsi="Calibri" w:cs="Calibri"/>
          <w:i/>
          <w:iCs/>
          <w:noProof/>
          <w:szCs w:val="24"/>
        </w:rPr>
        <w:t>114</w:t>
      </w:r>
      <w:r w:rsidRPr="00036B8B">
        <w:rPr>
          <w:rFonts w:ascii="Calibri" w:hAnsi="Calibri" w:cs="Calibri"/>
          <w:noProof/>
          <w:szCs w:val="24"/>
        </w:rPr>
        <w:t>, 1577–1592. https://doi.org/10.1152/jn.00475.2015</w:t>
      </w:r>
    </w:p>
    <w:p w14:paraId="7E13CDBC"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La Scaleia, B., Zago, M., Moscatelli, A., Lacquaniti, F., &amp; Viviani, P. (2014). Implied dynamics biases the visual perception of velocity. </w:t>
      </w:r>
      <w:r w:rsidRPr="00036B8B">
        <w:rPr>
          <w:rFonts w:ascii="Calibri" w:hAnsi="Calibri" w:cs="Calibri"/>
          <w:i/>
          <w:iCs/>
          <w:noProof/>
          <w:szCs w:val="24"/>
        </w:rPr>
        <w:t>PLoS ONE</w:t>
      </w:r>
      <w:r w:rsidRPr="00036B8B">
        <w:rPr>
          <w:rFonts w:ascii="Calibri" w:hAnsi="Calibri" w:cs="Calibri"/>
          <w:noProof/>
          <w:szCs w:val="24"/>
        </w:rPr>
        <w:t xml:space="preserve">, </w:t>
      </w:r>
      <w:r w:rsidRPr="00036B8B">
        <w:rPr>
          <w:rFonts w:ascii="Calibri" w:hAnsi="Calibri" w:cs="Calibri"/>
          <w:i/>
          <w:iCs/>
          <w:noProof/>
          <w:szCs w:val="24"/>
        </w:rPr>
        <w:t>9</w:t>
      </w:r>
      <w:r w:rsidRPr="00036B8B">
        <w:rPr>
          <w:rFonts w:ascii="Calibri" w:hAnsi="Calibri" w:cs="Calibri"/>
          <w:noProof/>
          <w:szCs w:val="24"/>
        </w:rPr>
        <w:t>(3). https://doi.org/10.1371/journal.pone.0093020</w:t>
      </w:r>
    </w:p>
    <w:p w14:paraId="58C890F8"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Lacquaniti, F., Bosco, G., Indovina, I., La Scaleia, B., Maffei, V., Moscatelli, A., &amp; Zago, M. (2013). Visual gravitational motion and the vestibular system in humans. </w:t>
      </w:r>
      <w:r w:rsidRPr="00036B8B">
        <w:rPr>
          <w:rFonts w:ascii="Calibri" w:hAnsi="Calibri" w:cs="Calibri"/>
          <w:i/>
          <w:iCs/>
          <w:noProof/>
          <w:szCs w:val="24"/>
        </w:rPr>
        <w:t>Frontiers in Integrative Neuroscience</w:t>
      </w:r>
      <w:r w:rsidRPr="00036B8B">
        <w:rPr>
          <w:rFonts w:ascii="Calibri" w:hAnsi="Calibri" w:cs="Calibri"/>
          <w:noProof/>
          <w:szCs w:val="24"/>
        </w:rPr>
        <w:t xml:space="preserve">, </w:t>
      </w:r>
      <w:r w:rsidRPr="00036B8B">
        <w:rPr>
          <w:rFonts w:ascii="Calibri" w:hAnsi="Calibri" w:cs="Calibri"/>
          <w:i/>
          <w:iCs/>
          <w:noProof/>
          <w:szCs w:val="24"/>
        </w:rPr>
        <w:t>7</w:t>
      </w:r>
      <w:r w:rsidRPr="00036B8B">
        <w:rPr>
          <w:rFonts w:ascii="Calibri" w:hAnsi="Calibri" w:cs="Calibri"/>
          <w:noProof/>
          <w:szCs w:val="24"/>
        </w:rPr>
        <w:t>(December), 101. https://doi.org/10.3389/fnint.2013.00101</w:t>
      </w:r>
    </w:p>
    <w:p w14:paraId="216E54AF"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036B8B">
        <w:rPr>
          <w:rFonts w:ascii="Calibri" w:hAnsi="Calibri" w:cs="Calibri"/>
          <w:i/>
          <w:iCs/>
          <w:noProof/>
          <w:szCs w:val="24"/>
        </w:rPr>
        <w:t>NeuroImage</w:t>
      </w:r>
      <w:r w:rsidRPr="00036B8B">
        <w:rPr>
          <w:rFonts w:ascii="Calibri" w:hAnsi="Calibri" w:cs="Calibri"/>
          <w:noProof/>
          <w:szCs w:val="24"/>
        </w:rPr>
        <w:t xml:space="preserve">, </w:t>
      </w:r>
      <w:r w:rsidRPr="00036B8B">
        <w:rPr>
          <w:rFonts w:ascii="Calibri" w:hAnsi="Calibri" w:cs="Calibri"/>
          <w:i/>
          <w:iCs/>
          <w:noProof/>
          <w:szCs w:val="24"/>
        </w:rPr>
        <w:t>104</w:t>
      </w:r>
      <w:r w:rsidRPr="00036B8B">
        <w:rPr>
          <w:rFonts w:ascii="Calibri" w:hAnsi="Calibri" w:cs="Calibri"/>
          <w:noProof/>
          <w:szCs w:val="24"/>
        </w:rPr>
        <w:t>(October 2014), 221–230. https://doi.org/10.1016/j.neuroimage.2014.10.006</w:t>
      </w:r>
    </w:p>
    <w:p w14:paraId="20B38834"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McIntyre, J, Zago, M., &amp; Berthoz, A. (2001). Does the Brain Model Newton’s Laws. </w:t>
      </w:r>
      <w:r w:rsidRPr="00036B8B">
        <w:rPr>
          <w:rFonts w:ascii="Calibri" w:hAnsi="Calibri" w:cs="Calibri"/>
          <w:i/>
          <w:iCs/>
          <w:noProof/>
          <w:szCs w:val="24"/>
        </w:rPr>
        <w:t>Nature Neuroscience</w:t>
      </w:r>
      <w:r w:rsidRPr="00036B8B">
        <w:rPr>
          <w:rFonts w:ascii="Calibri" w:hAnsi="Calibri" w:cs="Calibri"/>
          <w:noProof/>
          <w:szCs w:val="24"/>
        </w:rPr>
        <w:t xml:space="preserve">, </w:t>
      </w:r>
      <w:r w:rsidRPr="00036B8B">
        <w:rPr>
          <w:rFonts w:ascii="Calibri" w:hAnsi="Calibri" w:cs="Calibri"/>
          <w:i/>
          <w:iCs/>
          <w:noProof/>
          <w:szCs w:val="24"/>
        </w:rPr>
        <w:t>12</w:t>
      </w:r>
      <w:r w:rsidRPr="00036B8B">
        <w:rPr>
          <w:rFonts w:ascii="Calibri" w:hAnsi="Calibri" w:cs="Calibri"/>
          <w:noProof/>
          <w:szCs w:val="24"/>
        </w:rPr>
        <w:t>(17), 109–110. https://doi.org/10.1097/00001756-200112040-00004</w:t>
      </w:r>
    </w:p>
    <w:p w14:paraId="227D096F"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McIntyre, Joseph, Zago, M., Berthoz, A., &amp; Lacquaniti, F. (2003). The Brain as a Predictor: On Catching Flying Balls in Zero-G. In J. C. Buckey &amp; J. L. Homick (Eds.), </w:t>
      </w:r>
      <w:r w:rsidRPr="00036B8B">
        <w:rPr>
          <w:rFonts w:ascii="Calibri" w:hAnsi="Calibri" w:cs="Calibri"/>
          <w:i/>
          <w:iCs/>
          <w:noProof/>
          <w:szCs w:val="24"/>
        </w:rPr>
        <w:t>The Neurolab Spacelab Mission: Neuroscience Research in Space</w:t>
      </w:r>
      <w:r w:rsidRPr="00036B8B">
        <w:rPr>
          <w:rFonts w:ascii="Calibri" w:hAnsi="Calibri" w:cs="Calibri"/>
          <w:noProof/>
          <w:szCs w:val="24"/>
        </w:rPr>
        <w:t xml:space="preserve"> (pp. 55–61). National Aeronautics and Space Administration, </w:t>
      </w:r>
      <w:r w:rsidRPr="00036B8B">
        <w:rPr>
          <w:rFonts w:ascii="Calibri" w:hAnsi="Calibri" w:cs="Calibri"/>
          <w:noProof/>
          <w:szCs w:val="24"/>
        </w:rPr>
        <w:lastRenderedPageBreak/>
        <w:t>Lyndon B. Johnson Space Center.</w:t>
      </w:r>
    </w:p>
    <w:p w14:paraId="31DFB94C"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McKee, S. P. (1981). A local mechanism for differential velocity detection. </w:t>
      </w:r>
      <w:r w:rsidRPr="00036B8B">
        <w:rPr>
          <w:rFonts w:ascii="Calibri" w:hAnsi="Calibri" w:cs="Calibri"/>
          <w:i/>
          <w:iCs/>
          <w:noProof/>
          <w:szCs w:val="24"/>
        </w:rPr>
        <w:t>Vision Research</w:t>
      </w:r>
      <w:r w:rsidRPr="00036B8B">
        <w:rPr>
          <w:rFonts w:ascii="Calibri" w:hAnsi="Calibri" w:cs="Calibri"/>
          <w:noProof/>
          <w:szCs w:val="24"/>
        </w:rPr>
        <w:t xml:space="preserve">, </w:t>
      </w:r>
      <w:r w:rsidRPr="00036B8B">
        <w:rPr>
          <w:rFonts w:ascii="Calibri" w:hAnsi="Calibri" w:cs="Calibri"/>
          <w:i/>
          <w:iCs/>
          <w:noProof/>
          <w:szCs w:val="24"/>
        </w:rPr>
        <w:t>21</w:t>
      </w:r>
      <w:r w:rsidRPr="00036B8B">
        <w:rPr>
          <w:rFonts w:ascii="Calibri" w:hAnsi="Calibri" w:cs="Calibri"/>
          <w:noProof/>
          <w:szCs w:val="24"/>
        </w:rPr>
        <w:t>(4), 491–500. https://doi.org/10.1016/0042-6989(81)90095-X</w:t>
      </w:r>
    </w:p>
    <w:p w14:paraId="6ED46782"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036B8B">
        <w:rPr>
          <w:rFonts w:ascii="Calibri" w:hAnsi="Calibri" w:cs="Calibri"/>
          <w:i/>
          <w:iCs/>
          <w:noProof/>
          <w:szCs w:val="24"/>
        </w:rPr>
        <w:t>Experimental Brain Research</w:t>
      </w:r>
      <w:r w:rsidRPr="00036B8B">
        <w:rPr>
          <w:rFonts w:ascii="Calibri" w:hAnsi="Calibri" w:cs="Calibri"/>
          <w:noProof/>
          <w:szCs w:val="24"/>
        </w:rPr>
        <w:t xml:space="preserve">, </w:t>
      </w:r>
      <w:r w:rsidRPr="00036B8B">
        <w:rPr>
          <w:rFonts w:ascii="Calibri" w:hAnsi="Calibri" w:cs="Calibri"/>
          <w:i/>
          <w:iCs/>
          <w:noProof/>
          <w:szCs w:val="24"/>
        </w:rPr>
        <w:t>232</w:t>
      </w:r>
      <w:r w:rsidRPr="00036B8B">
        <w:rPr>
          <w:rFonts w:ascii="Calibri" w:hAnsi="Calibri" w:cs="Calibri"/>
          <w:noProof/>
          <w:szCs w:val="24"/>
        </w:rPr>
        <w:t>(12), 3803–3811. https://doi.org/10.1007/s00221-014-4050-6</w:t>
      </w:r>
    </w:p>
    <w:p w14:paraId="6593CA54"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Monache, S. D., Lacquaniti, F., &amp; Bosco, G. (2019). Ocular tracking of occluded ballistic trajectories: Effects of visual context and of target law of motion. </w:t>
      </w:r>
      <w:r w:rsidRPr="00036B8B">
        <w:rPr>
          <w:rFonts w:ascii="Calibri" w:hAnsi="Calibri" w:cs="Calibri"/>
          <w:i/>
          <w:iCs/>
          <w:noProof/>
          <w:szCs w:val="24"/>
        </w:rPr>
        <w:t>Journal of Vision</w:t>
      </w:r>
      <w:r w:rsidRPr="00036B8B">
        <w:rPr>
          <w:rFonts w:ascii="Calibri" w:hAnsi="Calibri" w:cs="Calibri"/>
          <w:noProof/>
          <w:szCs w:val="24"/>
        </w:rPr>
        <w:t xml:space="preserve">, </w:t>
      </w:r>
      <w:r w:rsidRPr="00036B8B">
        <w:rPr>
          <w:rFonts w:ascii="Calibri" w:hAnsi="Calibri" w:cs="Calibri"/>
          <w:i/>
          <w:iCs/>
          <w:noProof/>
          <w:szCs w:val="24"/>
        </w:rPr>
        <w:t>19</w:t>
      </w:r>
      <w:r w:rsidRPr="00036B8B">
        <w:rPr>
          <w:rFonts w:ascii="Calibri" w:hAnsi="Calibri" w:cs="Calibri"/>
          <w:noProof/>
          <w:szCs w:val="24"/>
        </w:rPr>
        <w:t>(4), 1–21. https://doi.org/10.1167/19.4.13</w:t>
      </w:r>
    </w:p>
    <w:p w14:paraId="71C5EC21"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Moscatelli, A., &amp; Lacquaniti, F. (2011). The weight of time: Gravitational force enhances discrimination of visual motion duration. </w:t>
      </w:r>
      <w:r w:rsidRPr="00036B8B">
        <w:rPr>
          <w:rFonts w:ascii="Calibri" w:hAnsi="Calibri" w:cs="Calibri"/>
          <w:i/>
          <w:iCs/>
          <w:noProof/>
          <w:szCs w:val="24"/>
        </w:rPr>
        <w:t>Journal of Vision</w:t>
      </w:r>
      <w:r w:rsidRPr="00036B8B">
        <w:rPr>
          <w:rFonts w:ascii="Calibri" w:hAnsi="Calibri" w:cs="Calibri"/>
          <w:noProof/>
          <w:szCs w:val="24"/>
        </w:rPr>
        <w:t xml:space="preserve">, </w:t>
      </w:r>
      <w:r w:rsidRPr="00036B8B">
        <w:rPr>
          <w:rFonts w:ascii="Calibri" w:hAnsi="Calibri" w:cs="Calibri"/>
          <w:i/>
          <w:iCs/>
          <w:noProof/>
          <w:szCs w:val="24"/>
        </w:rPr>
        <w:t>11</w:t>
      </w:r>
      <w:r w:rsidRPr="00036B8B">
        <w:rPr>
          <w:rFonts w:ascii="Calibri" w:hAnsi="Calibri" w:cs="Calibri"/>
          <w:noProof/>
          <w:szCs w:val="24"/>
        </w:rPr>
        <w:t>(4), 1–17. https://doi.org/10.1167/11.4.1</w:t>
      </w:r>
    </w:p>
    <w:p w14:paraId="5100923E"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Nelder, J. A., &amp; Mead, R. (1965). A Simplex Method for Function Minimization. </w:t>
      </w:r>
      <w:r w:rsidRPr="00036B8B">
        <w:rPr>
          <w:rFonts w:ascii="Calibri" w:hAnsi="Calibri" w:cs="Calibri"/>
          <w:i/>
          <w:iCs/>
          <w:noProof/>
          <w:szCs w:val="24"/>
        </w:rPr>
        <w:t>The Computer Journal</w:t>
      </w:r>
      <w:r w:rsidRPr="00036B8B">
        <w:rPr>
          <w:rFonts w:ascii="Calibri" w:hAnsi="Calibri" w:cs="Calibri"/>
          <w:noProof/>
          <w:szCs w:val="24"/>
        </w:rPr>
        <w:t xml:space="preserve">, </w:t>
      </w:r>
      <w:r w:rsidRPr="00036B8B">
        <w:rPr>
          <w:rFonts w:ascii="Calibri" w:hAnsi="Calibri" w:cs="Calibri"/>
          <w:i/>
          <w:iCs/>
          <w:noProof/>
          <w:szCs w:val="24"/>
        </w:rPr>
        <w:t>7</w:t>
      </w:r>
      <w:r w:rsidRPr="00036B8B">
        <w:rPr>
          <w:rFonts w:ascii="Calibri" w:hAnsi="Calibri" w:cs="Calibri"/>
          <w:noProof/>
          <w:szCs w:val="24"/>
        </w:rPr>
        <w:t>(4), 308–313. https://doi.org/10.1093/comjnl/7.4.308</w:t>
      </w:r>
    </w:p>
    <w:p w14:paraId="1DF72FDD"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Norman, J. F., Todd, J. T., Perotti, V. J., &amp; Tittle, J. S. (1996). The Visual Perception of Three-Dimensional Length. </w:t>
      </w:r>
      <w:r w:rsidRPr="00036B8B">
        <w:rPr>
          <w:rFonts w:ascii="Calibri" w:hAnsi="Calibri" w:cs="Calibri"/>
          <w:i/>
          <w:iCs/>
          <w:noProof/>
          <w:szCs w:val="24"/>
        </w:rPr>
        <w:t>Journal of Experimental Psychology: Human Perception and Performance</w:t>
      </w:r>
      <w:r w:rsidRPr="00036B8B">
        <w:rPr>
          <w:rFonts w:ascii="Calibri" w:hAnsi="Calibri" w:cs="Calibri"/>
          <w:noProof/>
          <w:szCs w:val="24"/>
        </w:rPr>
        <w:t xml:space="preserve">, </w:t>
      </w:r>
      <w:r w:rsidRPr="00036B8B">
        <w:rPr>
          <w:rFonts w:ascii="Calibri" w:hAnsi="Calibri" w:cs="Calibri"/>
          <w:i/>
          <w:iCs/>
          <w:noProof/>
          <w:szCs w:val="24"/>
        </w:rPr>
        <w:t>22</w:t>
      </w:r>
      <w:r w:rsidRPr="00036B8B">
        <w:rPr>
          <w:rFonts w:ascii="Calibri" w:hAnsi="Calibri" w:cs="Calibri"/>
          <w:noProof/>
          <w:szCs w:val="24"/>
        </w:rPr>
        <w:t>(1), 173–186. https://doi.org/10.1037/0096-1523.22.1.173</w:t>
      </w:r>
    </w:p>
    <w:p w14:paraId="2EF3F4DF"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7B6594">
        <w:rPr>
          <w:rFonts w:ascii="Calibri" w:hAnsi="Calibri" w:cs="Calibri"/>
          <w:noProof/>
          <w:szCs w:val="24"/>
          <w:lang w:val="de-DE"/>
        </w:rPr>
        <w:t xml:space="preserve">Peirce, J. W. (2007). PsychoPy—Psychophysics software in Python. </w:t>
      </w:r>
      <w:r w:rsidRPr="00036B8B">
        <w:rPr>
          <w:rFonts w:ascii="Calibri" w:hAnsi="Calibri" w:cs="Calibri"/>
          <w:i/>
          <w:iCs/>
          <w:noProof/>
          <w:szCs w:val="24"/>
        </w:rPr>
        <w:t>Journal of Neuroscience Methods</w:t>
      </w:r>
      <w:r w:rsidRPr="00036B8B">
        <w:rPr>
          <w:rFonts w:ascii="Calibri" w:hAnsi="Calibri" w:cs="Calibri"/>
          <w:noProof/>
          <w:szCs w:val="24"/>
        </w:rPr>
        <w:t xml:space="preserve">, </w:t>
      </w:r>
      <w:r w:rsidRPr="00036B8B">
        <w:rPr>
          <w:rFonts w:ascii="Calibri" w:hAnsi="Calibri" w:cs="Calibri"/>
          <w:i/>
          <w:iCs/>
          <w:noProof/>
          <w:szCs w:val="24"/>
        </w:rPr>
        <w:t>162</w:t>
      </w:r>
      <w:r w:rsidRPr="00036B8B">
        <w:rPr>
          <w:rFonts w:ascii="Calibri" w:hAnsi="Calibri" w:cs="Calibri"/>
          <w:noProof/>
          <w:szCs w:val="24"/>
        </w:rPr>
        <w:t>(1–2), 8–13. https://doi.org/10.1016/J.JNEUMETH.2006.11.017</w:t>
      </w:r>
    </w:p>
    <w:p w14:paraId="6005E2B4"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R Core Team. (2017). </w:t>
      </w:r>
      <w:r w:rsidRPr="00036B8B">
        <w:rPr>
          <w:rFonts w:ascii="Calibri" w:hAnsi="Calibri" w:cs="Calibri"/>
          <w:i/>
          <w:iCs/>
          <w:noProof/>
          <w:szCs w:val="24"/>
        </w:rPr>
        <w:t>A Language and Environment for Statistical Computing. R Foundation for Statistical Computing,</w:t>
      </w:r>
      <w:r w:rsidRPr="00036B8B">
        <w:rPr>
          <w:rFonts w:ascii="Calibri" w:hAnsi="Calibri" w:cs="Calibri"/>
          <w:noProof/>
          <w:szCs w:val="24"/>
        </w:rPr>
        <w:t>. Retrieved from http://www.r-project.org/.</w:t>
      </w:r>
    </w:p>
    <w:p w14:paraId="5CD70F78"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Schoups, A. A., Vogels, R., &amp; Orban, G. A. (1995). Human perceptual learning in identifying the oblique </w:t>
      </w:r>
      <w:r w:rsidRPr="00036B8B">
        <w:rPr>
          <w:rFonts w:ascii="Calibri" w:hAnsi="Calibri" w:cs="Calibri"/>
          <w:noProof/>
          <w:szCs w:val="24"/>
        </w:rPr>
        <w:lastRenderedPageBreak/>
        <w:t xml:space="preserve">orientation: retinotopy, orientation specificity and monocularity. </w:t>
      </w:r>
      <w:r w:rsidRPr="00036B8B">
        <w:rPr>
          <w:rFonts w:ascii="Calibri" w:hAnsi="Calibri" w:cs="Calibri"/>
          <w:i/>
          <w:iCs/>
          <w:noProof/>
          <w:szCs w:val="24"/>
        </w:rPr>
        <w:t>The Journal of Physiology</w:t>
      </w:r>
      <w:r w:rsidRPr="00036B8B">
        <w:rPr>
          <w:rFonts w:ascii="Calibri" w:hAnsi="Calibri" w:cs="Calibri"/>
          <w:noProof/>
          <w:szCs w:val="24"/>
        </w:rPr>
        <w:t xml:space="preserve">, </w:t>
      </w:r>
      <w:r w:rsidRPr="00036B8B">
        <w:rPr>
          <w:rFonts w:ascii="Calibri" w:hAnsi="Calibri" w:cs="Calibri"/>
          <w:i/>
          <w:iCs/>
          <w:noProof/>
          <w:szCs w:val="24"/>
        </w:rPr>
        <w:t>483</w:t>
      </w:r>
      <w:r w:rsidRPr="00036B8B">
        <w:rPr>
          <w:rFonts w:ascii="Calibri" w:hAnsi="Calibri" w:cs="Calibri"/>
          <w:noProof/>
          <w:szCs w:val="24"/>
        </w:rPr>
        <w:t>(3), 797–810. https://doi.org/10.1113/jphysiol.1995.sp020623</w:t>
      </w:r>
    </w:p>
    <w:p w14:paraId="41796701"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036B8B">
        <w:rPr>
          <w:rFonts w:ascii="Calibri" w:hAnsi="Calibri" w:cs="Calibri"/>
          <w:i/>
          <w:iCs/>
          <w:noProof/>
          <w:szCs w:val="24"/>
        </w:rPr>
        <w:t>Journal of Neuroscience</w:t>
      </w:r>
      <w:r w:rsidRPr="00036B8B">
        <w:rPr>
          <w:rFonts w:ascii="Calibri" w:hAnsi="Calibri" w:cs="Calibri"/>
          <w:noProof/>
          <w:szCs w:val="24"/>
        </w:rPr>
        <w:t xml:space="preserve">, </w:t>
      </w:r>
      <w:r w:rsidRPr="00036B8B">
        <w:rPr>
          <w:rFonts w:ascii="Calibri" w:hAnsi="Calibri" w:cs="Calibri"/>
          <w:i/>
          <w:iCs/>
          <w:noProof/>
          <w:szCs w:val="24"/>
        </w:rPr>
        <w:t>32</w:t>
      </w:r>
      <w:r w:rsidRPr="00036B8B">
        <w:rPr>
          <w:rFonts w:ascii="Calibri" w:hAnsi="Calibri" w:cs="Calibri"/>
          <w:noProof/>
          <w:szCs w:val="24"/>
        </w:rPr>
        <w:t>(6), 1969–1973. https://doi.org/10.1523/JNEUROSCI.3886-11.2012</w:t>
      </w:r>
    </w:p>
    <w:p w14:paraId="6971673B"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Spering, M., &amp; Montagnini, A. (2011). Do we track what we see? Common versus independent processing for motion perception and smooth pursuit eye movements: A review. </w:t>
      </w:r>
      <w:r w:rsidRPr="00036B8B">
        <w:rPr>
          <w:rFonts w:ascii="Calibri" w:hAnsi="Calibri" w:cs="Calibri"/>
          <w:i/>
          <w:iCs/>
          <w:noProof/>
          <w:szCs w:val="24"/>
        </w:rPr>
        <w:t>Vision Research</w:t>
      </w:r>
      <w:r w:rsidRPr="00036B8B">
        <w:rPr>
          <w:rFonts w:ascii="Calibri" w:hAnsi="Calibri" w:cs="Calibri"/>
          <w:noProof/>
          <w:szCs w:val="24"/>
        </w:rPr>
        <w:t xml:space="preserve">, </w:t>
      </w:r>
      <w:r w:rsidRPr="00036B8B">
        <w:rPr>
          <w:rFonts w:ascii="Calibri" w:hAnsi="Calibri" w:cs="Calibri"/>
          <w:i/>
          <w:iCs/>
          <w:noProof/>
          <w:szCs w:val="24"/>
        </w:rPr>
        <w:t>51</w:t>
      </w:r>
      <w:r w:rsidRPr="00036B8B">
        <w:rPr>
          <w:rFonts w:ascii="Calibri" w:hAnsi="Calibri" w:cs="Calibri"/>
          <w:noProof/>
          <w:szCs w:val="24"/>
        </w:rPr>
        <w:t>(8), 836–852. https://doi.org/10.1016/j.visres.2010.10.017</w:t>
      </w:r>
    </w:p>
    <w:p w14:paraId="3E92226B"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Stan Development Team. (2016). </w:t>
      </w:r>
      <w:r w:rsidRPr="00036B8B">
        <w:rPr>
          <w:rFonts w:ascii="Calibri" w:hAnsi="Calibri" w:cs="Calibri"/>
          <w:i/>
          <w:iCs/>
          <w:noProof/>
          <w:szCs w:val="24"/>
        </w:rPr>
        <w:t>Stan: the R interface to Stan. R package version 2.14.1</w:t>
      </w:r>
      <w:r w:rsidRPr="00036B8B">
        <w:rPr>
          <w:rFonts w:ascii="Calibri" w:hAnsi="Calibri" w:cs="Calibri"/>
          <w:noProof/>
          <w:szCs w:val="24"/>
        </w:rPr>
        <w:t>. 1–23. Retrieved from http://mc-stan.org</w:t>
      </w:r>
    </w:p>
    <w:p w14:paraId="073F3080"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7B6594">
        <w:rPr>
          <w:rFonts w:ascii="Calibri" w:hAnsi="Calibri" w:cs="Calibri"/>
          <w:noProof/>
          <w:szCs w:val="24"/>
          <w:lang w:val="de-DE"/>
        </w:rPr>
        <w:t xml:space="preserve">Werkhoven, P., Snippe, H. P., &amp; Alexander, T. (1992). </w:t>
      </w:r>
      <w:r w:rsidRPr="00036B8B">
        <w:rPr>
          <w:rFonts w:ascii="Calibri" w:hAnsi="Calibri" w:cs="Calibri"/>
          <w:noProof/>
          <w:szCs w:val="24"/>
        </w:rPr>
        <w:t xml:space="preserve">Visual processing of optic acceleration. </w:t>
      </w:r>
      <w:r w:rsidRPr="00036B8B">
        <w:rPr>
          <w:rFonts w:ascii="Calibri" w:hAnsi="Calibri" w:cs="Calibri"/>
          <w:i/>
          <w:iCs/>
          <w:noProof/>
          <w:szCs w:val="24"/>
        </w:rPr>
        <w:t>Vision Research</w:t>
      </w:r>
      <w:r w:rsidRPr="00036B8B">
        <w:rPr>
          <w:rFonts w:ascii="Calibri" w:hAnsi="Calibri" w:cs="Calibri"/>
          <w:noProof/>
          <w:szCs w:val="24"/>
        </w:rPr>
        <w:t xml:space="preserve">, </w:t>
      </w:r>
      <w:r w:rsidRPr="00036B8B">
        <w:rPr>
          <w:rFonts w:ascii="Calibri" w:hAnsi="Calibri" w:cs="Calibri"/>
          <w:i/>
          <w:iCs/>
          <w:noProof/>
          <w:szCs w:val="24"/>
        </w:rPr>
        <w:t>32</w:t>
      </w:r>
      <w:r w:rsidRPr="00036B8B">
        <w:rPr>
          <w:rFonts w:ascii="Calibri" w:hAnsi="Calibri" w:cs="Calibri"/>
          <w:noProof/>
          <w:szCs w:val="24"/>
        </w:rPr>
        <w:t>(12), 2313–2329. https://doi.org/10.1016/0042-6989(92)90095-Z</w:t>
      </w:r>
    </w:p>
    <w:p w14:paraId="1E3458DF"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Wertheim, A. H., &amp; Van Gelder, P. (1990). An acceleration illusion caused by underestimation of stimulus velocity during pursuit eye movements: Aubert-Fleischl revisited. </w:t>
      </w:r>
      <w:r w:rsidRPr="00036B8B">
        <w:rPr>
          <w:rFonts w:ascii="Calibri" w:hAnsi="Calibri" w:cs="Calibri"/>
          <w:i/>
          <w:iCs/>
          <w:noProof/>
          <w:szCs w:val="24"/>
        </w:rPr>
        <w:t>Perception</w:t>
      </w:r>
      <w:r w:rsidRPr="00036B8B">
        <w:rPr>
          <w:rFonts w:ascii="Calibri" w:hAnsi="Calibri" w:cs="Calibri"/>
          <w:noProof/>
          <w:szCs w:val="24"/>
        </w:rPr>
        <w:t xml:space="preserve">, </w:t>
      </w:r>
      <w:r w:rsidRPr="00036B8B">
        <w:rPr>
          <w:rFonts w:ascii="Calibri" w:hAnsi="Calibri" w:cs="Calibri"/>
          <w:i/>
          <w:iCs/>
          <w:noProof/>
          <w:szCs w:val="24"/>
        </w:rPr>
        <w:t>19</w:t>
      </w:r>
      <w:r w:rsidRPr="00036B8B">
        <w:rPr>
          <w:rFonts w:ascii="Calibri" w:hAnsi="Calibri" w:cs="Calibri"/>
          <w:noProof/>
          <w:szCs w:val="24"/>
        </w:rPr>
        <w:t>(4), 471–482. https://doi.org/10.1068/p190471</w:t>
      </w:r>
    </w:p>
    <w:p w14:paraId="59422998"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036B8B">
        <w:rPr>
          <w:rFonts w:ascii="Calibri" w:hAnsi="Calibri" w:cs="Calibri"/>
          <w:i/>
          <w:iCs/>
          <w:noProof/>
          <w:szCs w:val="24"/>
        </w:rPr>
        <w:t>Journal of Neurophysiology</w:t>
      </w:r>
      <w:r w:rsidRPr="00036B8B">
        <w:rPr>
          <w:rFonts w:ascii="Calibri" w:hAnsi="Calibri" w:cs="Calibri"/>
          <w:noProof/>
          <w:szCs w:val="24"/>
        </w:rPr>
        <w:t xml:space="preserve">, </w:t>
      </w:r>
      <w:r w:rsidRPr="00036B8B">
        <w:rPr>
          <w:rFonts w:ascii="Calibri" w:hAnsi="Calibri" w:cs="Calibri"/>
          <w:i/>
          <w:iCs/>
          <w:noProof/>
          <w:szCs w:val="24"/>
        </w:rPr>
        <w:t>91</w:t>
      </w:r>
      <w:r w:rsidRPr="00036B8B">
        <w:rPr>
          <w:rFonts w:ascii="Calibri" w:hAnsi="Calibri" w:cs="Calibri"/>
          <w:noProof/>
          <w:szCs w:val="24"/>
        </w:rPr>
        <w:t>(4), 1620–1634. https://doi.org/10.1152/jn.00862.2003</w:t>
      </w:r>
    </w:p>
    <w:p w14:paraId="5A428A1A"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036B8B">
        <w:rPr>
          <w:rFonts w:ascii="Calibri" w:hAnsi="Calibri" w:cs="Calibri"/>
          <w:i/>
          <w:iCs/>
          <w:noProof/>
          <w:szCs w:val="24"/>
        </w:rPr>
        <w:t>Journal of Neurophysiology</w:t>
      </w:r>
      <w:r w:rsidRPr="00036B8B">
        <w:rPr>
          <w:rFonts w:ascii="Calibri" w:hAnsi="Calibri" w:cs="Calibri"/>
          <w:noProof/>
          <w:szCs w:val="24"/>
        </w:rPr>
        <w:t xml:space="preserve">, </w:t>
      </w:r>
      <w:r w:rsidRPr="00036B8B">
        <w:rPr>
          <w:rFonts w:ascii="Calibri" w:hAnsi="Calibri" w:cs="Calibri"/>
          <w:i/>
          <w:iCs/>
          <w:noProof/>
          <w:szCs w:val="24"/>
        </w:rPr>
        <w:t>93</w:t>
      </w:r>
      <w:r w:rsidRPr="00036B8B">
        <w:rPr>
          <w:rFonts w:ascii="Calibri" w:hAnsi="Calibri" w:cs="Calibri"/>
          <w:noProof/>
          <w:szCs w:val="24"/>
        </w:rPr>
        <w:t>(2), 1055–1068. https://doi.org/10.1152/jn.00833.2004</w:t>
      </w:r>
    </w:p>
    <w:p w14:paraId="45B8F823"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Zago, M., La Scaleia, B., Miller, W. L., &amp; Lacquaniti, F. (2011). Coherence of structural visual cues and </w:t>
      </w:r>
      <w:r w:rsidRPr="00036B8B">
        <w:rPr>
          <w:rFonts w:ascii="Calibri" w:hAnsi="Calibri" w:cs="Calibri"/>
          <w:noProof/>
          <w:szCs w:val="24"/>
        </w:rPr>
        <w:lastRenderedPageBreak/>
        <w:t xml:space="preserve">pictorial gravity paves the way for interceptive actions. </w:t>
      </w:r>
      <w:r w:rsidRPr="00036B8B">
        <w:rPr>
          <w:rFonts w:ascii="Calibri" w:hAnsi="Calibri" w:cs="Calibri"/>
          <w:i/>
          <w:iCs/>
          <w:noProof/>
          <w:szCs w:val="24"/>
        </w:rPr>
        <w:t>Journal of Vision</w:t>
      </w:r>
      <w:r w:rsidRPr="00036B8B">
        <w:rPr>
          <w:rFonts w:ascii="Calibri" w:hAnsi="Calibri" w:cs="Calibri"/>
          <w:noProof/>
          <w:szCs w:val="24"/>
        </w:rPr>
        <w:t xml:space="preserve">, </w:t>
      </w:r>
      <w:r w:rsidRPr="00036B8B">
        <w:rPr>
          <w:rFonts w:ascii="Calibri" w:hAnsi="Calibri" w:cs="Calibri"/>
          <w:i/>
          <w:iCs/>
          <w:noProof/>
          <w:szCs w:val="24"/>
        </w:rPr>
        <w:t>11</w:t>
      </w:r>
      <w:r w:rsidRPr="00036B8B">
        <w:rPr>
          <w:rFonts w:ascii="Calibri" w:hAnsi="Calibri" w:cs="Calibri"/>
          <w:noProof/>
          <w:szCs w:val="24"/>
        </w:rPr>
        <w:t>(10), 1–10. https://doi.org/10.1167/11.10.13.Introduction</w:t>
      </w:r>
    </w:p>
    <w:p w14:paraId="641437BF"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Zago, M., &amp; Lacquaniti, F. (2005a). Cognitive, perceptual and action-oriented representations of falling objects. </w:t>
      </w:r>
      <w:r w:rsidRPr="00036B8B">
        <w:rPr>
          <w:rFonts w:ascii="Calibri" w:hAnsi="Calibri" w:cs="Calibri"/>
          <w:i/>
          <w:iCs/>
          <w:noProof/>
          <w:szCs w:val="24"/>
        </w:rPr>
        <w:t>Neuropsychologia</w:t>
      </w:r>
      <w:r w:rsidRPr="00036B8B">
        <w:rPr>
          <w:rFonts w:ascii="Calibri" w:hAnsi="Calibri" w:cs="Calibri"/>
          <w:noProof/>
          <w:szCs w:val="24"/>
        </w:rPr>
        <w:t xml:space="preserve">, </w:t>
      </w:r>
      <w:r w:rsidRPr="00036B8B">
        <w:rPr>
          <w:rFonts w:ascii="Calibri" w:hAnsi="Calibri" w:cs="Calibri"/>
          <w:i/>
          <w:iCs/>
          <w:noProof/>
          <w:szCs w:val="24"/>
        </w:rPr>
        <w:t>43</w:t>
      </w:r>
      <w:r w:rsidRPr="00036B8B">
        <w:rPr>
          <w:rFonts w:ascii="Calibri" w:hAnsi="Calibri" w:cs="Calibri"/>
          <w:noProof/>
          <w:szCs w:val="24"/>
        </w:rPr>
        <w:t>(2 SPEC. ISS.), 178–188. https://doi.org/10.1016/j.neuropsychologia.2004.11.005</w:t>
      </w:r>
    </w:p>
    <w:p w14:paraId="76AB7CD7"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szCs w:val="24"/>
        </w:rPr>
      </w:pPr>
      <w:r w:rsidRPr="00036B8B">
        <w:rPr>
          <w:rFonts w:ascii="Calibri" w:hAnsi="Calibri" w:cs="Calibri"/>
          <w:noProof/>
          <w:szCs w:val="24"/>
        </w:rPr>
        <w:t xml:space="preserve">Zago, M., &amp; Lacquaniti, F. (2005b). Internal Model of Gravity for Hand Interception: Parametric Adaptation to Zero-Gravity Visual Targets on Earth. </w:t>
      </w:r>
      <w:r w:rsidRPr="00036B8B">
        <w:rPr>
          <w:rFonts w:ascii="Calibri" w:hAnsi="Calibri" w:cs="Calibri"/>
          <w:i/>
          <w:iCs/>
          <w:noProof/>
          <w:szCs w:val="24"/>
        </w:rPr>
        <w:t>Journal of Neurophysiology</w:t>
      </w:r>
      <w:r w:rsidRPr="00036B8B">
        <w:rPr>
          <w:rFonts w:ascii="Calibri" w:hAnsi="Calibri" w:cs="Calibri"/>
          <w:noProof/>
          <w:szCs w:val="24"/>
        </w:rPr>
        <w:t xml:space="preserve">, </w:t>
      </w:r>
      <w:r w:rsidRPr="00036B8B">
        <w:rPr>
          <w:rFonts w:ascii="Calibri" w:hAnsi="Calibri" w:cs="Calibri"/>
          <w:i/>
          <w:iCs/>
          <w:noProof/>
          <w:szCs w:val="24"/>
        </w:rPr>
        <w:t>94</w:t>
      </w:r>
      <w:r w:rsidRPr="00036B8B">
        <w:rPr>
          <w:rFonts w:ascii="Calibri" w:hAnsi="Calibri" w:cs="Calibri"/>
          <w:noProof/>
          <w:szCs w:val="24"/>
        </w:rPr>
        <w:t>(2), 1346–1357. https://doi.org/10.1152/jn.00215.2005</w:t>
      </w:r>
    </w:p>
    <w:p w14:paraId="2BE137DF" w14:textId="77777777" w:rsidR="00036B8B" w:rsidRPr="00036B8B" w:rsidRDefault="00036B8B" w:rsidP="00036B8B">
      <w:pPr>
        <w:widowControl w:val="0"/>
        <w:autoSpaceDE w:val="0"/>
        <w:autoSpaceDN w:val="0"/>
        <w:adjustRightInd w:val="0"/>
        <w:spacing w:line="480" w:lineRule="auto"/>
        <w:ind w:left="480" w:hanging="480"/>
        <w:rPr>
          <w:rFonts w:ascii="Calibri" w:hAnsi="Calibri" w:cs="Calibri"/>
          <w:noProof/>
        </w:rPr>
      </w:pPr>
      <w:r w:rsidRPr="00036B8B">
        <w:rPr>
          <w:rFonts w:ascii="Calibri" w:hAnsi="Calibri" w:cs="Calibri"/>
          <w:noProof/>
          <w:szCs w:val="24"/>
        </w:rPr>
        <w:t xml:space="preserve">Zago, M., McIntyre, J., Senot, P., &amp; Lacquaniti, F. (2008). Internal models and prediction of visual gravitational motion. </w:t>
      </w:r>
      <w:r w:rsidRPr="00036B8B">
        <w:rPr>
          <w:rFonts w:ascii="Calibri" w:hAnsi="Calibri" w:cs="Calibri"/>
          <w:i/>
          <w:iCs/>
          <w:noProof/>
          <w:szCs w:val="24"/>
        </w:rPr>
        <w:t>Vision Research</w:t>
      </w:r>
      <w:r w:rsidRPr="00036B8B">
        <w:rPr>
          <w:rFonts w:ascii="Calibri" w:hAnsi="Calibri" w:cs="Calibri"/>
          <w:noProof/>
          <w:szCs w:val="24"/>
        </w:rPr>
        <w:t xml:space="preserve">, </w:t>
      </w:r>
      <w:r w:rsidRPr="00036B8B">
        <w:rPr>
          <w:rFonts w:ascii="Calibri" w:hAnsi="Calibri" w:cs="Calibri"/>
          <w:i/>
          <w:iCs/>
          <w:noProof/>
          <w:szCs w:val="24"/>
        </w:rPr>
        <w:t>48</w:t>
      </w:r>
      <w:r w:rsidRPr="00036B8B">
        <w:rPr>
          <w:rFonts w:ascii="Calibri" w:hAnsi="Calibri" w:cs="Calibri"/>
          <w:noProof/>
          <w:szCs w:val="24"/>
        </w:rPr>
        <w:t>(14), 1532–1538. https://doi.org/10.1016/j.visres.2008.04.005</w:t>
      </w:r>
    </w:p>
    <w:p w14:paraId="65F45E85" w14:textId="3BFBB0B8" w:rsidR="00E32BF5" w:rsidRDefault="001D4CE3" w:rsidP="00BE7928">
      <w:pPr>
        <w:spacing w:line="480" w:lineRule="auto"/>
        <w:rPr>
          <w:ins w:id="448" w:author="Björn Jörges" w:date="2020-04-16T21:36:00Z"/>
          <w:lang w:val="es-ES"/>
        </w:rPr>
      </w:pPr>
      <w:r>
        <w:rPr>
          <w:lang w:val="es-ES"/>
        </w:rPr>
        <w:fldChar w:fldCharType="end"/>
      </w:r>
    </w:p>
    <w:p w14:paraId="41B7472E" w14:textId="77777777" w:rsidR="009D0F04" w:rsidRPr="00D01B6F" w:rsidRDefault="009D0F04" w:rsidP="00BE7928">
      <w:pPr>
        <w:spacing w:line="480" w:lineRule="auto"/>
        <w:rPr>
          <w:lang w:val="es-ES"/>
        </w:rPr>
      </w:pPr>
    </w:p>
    <w:sectPr w:rsidR="009D0F04" w:rsidRPr="00D01B6F">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2" w:author="Björn Jörges" w:date="2020-04-17T21:31:00Z" w:initials="BJ">
    <w:p w14:paraId="52CFC405" w14:textId="2AEBD556" w:rsidR="000A5C20" w:rsidRDefault="000A5C20">
      <w:pPr>
        <w:pStyle w:val="CommentText"/>
      </w:pPr>
      <w:r>
        <w:rPr>
          <w:rStyle w:val="CommentReference"/>
        </w:rPr>
        <w:annotationRef/>
      </w:r>
      <w:r>
        <w:t>We adjusted this table to reflect the changes in dependent variable (ratio instead of absolute error) and outlier analysis</w:t>
      </w:r>
    </w:p>
  </w:comment>
  <w:comment w:id="328" w:author="Björn Jörges" w:date="2020-04-17T15:51:00Z" w:initials="BJ">
    <w:p w14:paraId="5A79243D" w14:textId="753E7EBA" w:rsidR="000A5C20" w:rsidRDefault="000A5C20">
      <w:pPr>
        <w:pStyle w:val="CommentText"/>
      </w:pPr>
      <w:r>
        <w:rPr>
          <w:rStyle w:val="CommentReference"/>
        </w:rPr>
        <w:annotationRef/>
      </w:r>
      <w:r>
        <w:t>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CFC405" w15:done="0"/>
  <w15:commentEx w15:paraId="5A7924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CFC405" w16cid:durableId="22449E97"/>
  <w16cid:commentId w16cid:paraId="5A79243D" w16cid:durableId="22444E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E4761" w14:textId="77777777" w:rsidR="00100892" w:rsidRDefault="00100892" w:rsidP="00605540">
      <w:pPr>
        <w:spacing w:after="0" w:line="240" w:lineRule="auto"/>
      </w:pPr>
      <w:r>
        <w:separator/>
      </w:r>
    </w:p>
  </w:endnote>
  <w:endnote w:type="continuationSeparator" w:id="0">
    <w:p w14:paraId="1A80C61C" w14:textId="77777777" w:rsidR="00100892" w:rsidRDefault="00100892"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0A5C20" w:rsidRDefault="000A5C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0A5C20" w:rsidRDefault="000A5C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EB597D" w14:textId="77777777" w:rsidR="00100892" w:rsidRDefault="00100892" w:rsidP="00605540">
      <w:pPr>
        <w:spacing w:after="0" w:line="240" w:lineRule="auto"/>
      </w:pPr>
      <w:r>
        <w:separator/>
      </w:r>
    </w:p>
  </w:footnote>
  <w:footnote w:type="continuationSeparator" w:id="0">
    <w:p w14:paraId="77C08D40" w14:textId="77777777" w:rsidR="00100892" w:rsidRDefault="00100892"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1E41"/>
    <w:rsid w:val="00006956"/>
    <w:rsid w:val="00010AD7"/>
    <w:rsid w:val="00015257"/>
    <w:rsid w:val="0002646B"/>
    <w:rsid w:val="00036B8B"/>
    <w:rsid w:val="00041577"/>
    <w:rsid w:val="00045302"/>
    <w:rsid w:val="00054679"/>
    <w:rsid w:val="00064760"/>
    <w:rsid w:val="00066ACE"/>
    <w:rsid w:val="00087BBF"/>
    <w:rsid w:val="00090B49"/>
    <w:rsid w:val="00094829"/>
    <w:rsid w:val="000A198D"/>
    <w:rsid w:val="000A5B70"/>
    <w:rsid w:val="000A5C20"/>
    <w:rsid w:val="000B263C"/>
    <w:rsid w:val="000C63D1"/>
    <w:rsid w:val="000E5032"/>
    <w:rsid w:val="000E612A"/>
    <w:rsid w:val="000F7858"/>
    <w:rsid w:val="00100892"/>
    <w:rsid w:val="001063C4"/>
    <w:rsid w:val="00111D96"/>
    <w:rsid w:val="00112346"/>
    <w:rsid w:val="001176A9"/>
    <w:rsid w:val="00121569"/>
    <w:rsid w:val="00130202"/>
    <w:rsid w:val="00131100"/>
    <w:rsid w:val="00153916"/>
    <w:rsid w:val="0016268C"/>
    <w:rsid w:val="00166D57"/>
    <w:rsid w:val="00172469"/>
    <w:rsid w:val="00184781"/>
    <w:rsid w:val="001876A9"/>
    <w:rsid w:val="00187C34"/>
    <w:rsid w:val="001906EB"/>
    <w:rsid w:val="001908AE"/>
    <w:rsid w:val="001940CF"/>
    <w:rsid w:val="001977EA"/>
    <w:rsid w:val="001A2453"/>
    <w:rsid w:val="001A57F8"/>
    <w:rsid w:val="001B0843"/>
    <w:rsid w:val="001B621A"/>
    <w:rsid w:val="001C29B3"/>
    <w:rsid w:val="001C3968"/>
    <w:rsid w:val="001D4CE3"/>
    <w:rsid w:val="001E204F"/>
    <w:rsid w:val="001E245D"/>
    <w:rsid w:val="001E2CFE"/>
    <w:rsid w:val="001F2F0B"/>
    <w:rsid w:val="00210C53"/>
    <w:rsid w:val="002175DD"/>
    <w:rsid w:val="00230834"/>
    <w:rsid w:val="00236BC9"/>
    <w:rsid w:val="002438E6"/>
    <w:rsid w:val="0024603B"/>
    <w:rsid w:val="002502B8"/>
    <w:rsid w:val="00261565"/>
    <w:rsid w:val="0026775F"/>
    <w:rsid w:val="00277549"/>
    <w:rsid w:val="00282356"/>
    <w:rsid w:val="00285275"/>
    <w:rsid w:val="0029217A"/>
    <w:rsid w:val="00297476"/>
    <w:rsid w:val="002A1A9B"/>
    <w:rsid w:val="002A2F46"/>
    <w:rsid w:val="002A46A8"/>
    <w:rsid w:val="002A7435"/>
    <w:rsid w:val="002B2E0C"/>
    <w:rsid w:val="002C490B"/>
    <w:rsid w:val="002F6546"/>
    <w:rsid w:val="00301367"/>
    <w:rsid w:val="00303A07"/>
    <w:rsid w:val="00314718"/>
    <w:rsid w:val="0031495E"/>
    <w:rsid w:val="00316387"/>
    <w:rsid w:val="00334100"/>
    <w:rsid w:val="00335AF6"/>
    <w:rsid w:val="003405B4"/>
    <w:rsid w:val="00343E05"/>
    <w:rsid w:val="00345C78"/>
    <w:rsid w:val="00355892"/>
    <w:rsid w:val="0036389C"/>
    <w:rsid w:val="00375F52"/>
    <w:rsid w:val="00385931"/>
    <w:rsid w:val="0038698B"/>
    <w:rsid w:val="003A000F"/>
    <w:rsid w:val="003A0E22"/>
    <w:rsid w:val="003A567D"/>
    <w:rsid w:val="003A56D0"/>
    <w:rsid w:val="003B08AF"/>
    <w:rsid w:val="003B7F63"/>
    <w:rsid w:val="003D34FE"/>
    <w:rsid w:val="003F1350"/>
    <w:rsid w:val="00402308"/>
    <w:rsid w:val="004054A3"/>
    <w:rsid w:val="00415D00"/>
    <w:rsid w:val="00424E1A"/>
    <w:rsid w:val="004338B5"/>
    <w:rsid w:val="00433A31"/>
    <w:rsid w:val="0045191F"/>
    <w:rsid w:val="00455516"/>
    <w:rsid w:val="00456512"/>
    <w:rsid w:val="00457B8C"/>
    <w:rsid w:val="00466038"/>
    <w:rsid w:val="00481674"/>
    <w:rsid w:val="004840BE"/>
    <w:rsid w:val="00484F8A"/>
    <w:rsid w:val="004850CC"/>
    <w:rsid w:val="004851B6"/>
    <w:rsid w:val="00490616"/>
    <w:rsid w:val="0049204E"/>
    <w:rsid w:val="00496BA5"/>
    <w:rsid w:val="004A0054"/>
    <w:rsid w:val="004A0320"/>
    <w:rsid w:val="004A436E"/>
    <w:rsid w:val="004A5F03"/>
    <w:rsid w:val="004A754A"/>
    <w:rsid w:val="004B0211"/>
    <w:rsid w:val="004B6CAB"/>
    <w:rsid w:val="004D128E"/>
    <w:rsid w:val="004D1B46"/>
    <w:rsid w:val="004D3366"/>
    <w:rsid w:val="004F7B12"/>
    <w:rsid w:val="005005C0"/>
    <w:rsid w:val="005068B6"/>
    <w:rsid w:val="00514798"/>
    <w:rsid w:val="00515BFC"/>
    <w:rsid w:val="00517EE5"/>
    <w:rsid w:val="00521481"/>
    <w:rsid w:val="0053648B"/>
    <w:rsid w:val="005368D2"/>
    <w:rsid w:val="00540EB4"/>
    <w:rsid w:val="0054296B"/>
    <w:rsid w:val="00562DCA"/>
    <w:rsid w:val="00573E06"/>
    <w:rsid w:val="00580FFB"/>
    <w:rsid w:val="0058768C"/>
    <w:rsid w:val="00593E80"/>
    <w:rsid w:val="0059490A"/>
    <w:rsid w:val="00594C0B"/>
    <w:rsid w:val="00595505"/>
    <w:rsid w:val="00597433"/>
    <w:rsid w:val="005A3235"/>
    <w:rsid w:val="005B3488"/>
    <w:rsid w:val="005C2993"/>
    <w:rsid w:val="005E359D"/>
    <w:rsid w:val="005E4668"/>
    <w:rsid w:val="00604840"/>
    <w:rsid w:val="00605540"/>
    <w:rsid w:val="00613131"/>
    <w:rsid w:val="00616FA4"/>
    <w:rsid w:val="00640D5C"/>
    <w:rsid w:val="0065543C"/>
    <w:rsid w:val="006712CD"/>
    <w:rsid w:val="0067438C"/>
    <w:rsid w:val="0068122F"/>
    <w:rsid w:val="006839C2"/>
    <w:rsid w:val="0068529A"/>
    <w:rsid w:val="006B0775"/>
    <w:rsid w:val="006B288B"/>
    <w:rsid w:val="006B33E3"/>
    <w:rsid w:val="006B4496"/>
    <w:rsid w:val="006C014A"/>
    <w:rsid w:val="006C2849"/>
    <w:rsid w:val="006C6CE5"/>
    <w:rsid w:val="006D11B3"/>
    <w:rsid w:val="006D354B"/>
    <w:rsid w:val="006D769B"/>
    <w:rsid w:val="006E01DB"/>
    <w:rsid w:val="006F086E"/>
    <w:rsid w:val="006F2C4E"/>
    <w:rsid w:val="006F33E3"/>
    <w:rsid w:val="006F7F5C"/>
    <w:rsid w:val="00704BAC"/>
    <w:rsid w:val="00705322"/>
    <w:rsid w:val="007063F9"/>
    <w:rsid w:val="0071650C"/>
    <w:rsid w:val="00741AD0"/>
    <w:rsid w:val="007434FD"/>
    <w:rsid w:val="00744972"/>
    <w:rsid w:val="00751D13"/>
    <w:rsid w:val="007520D2"/>
    <w:rsid w:val="00753203"/>
    <w:rsid w:val="0075723D"/>
    <w:rsid w:val="007614EE"/>
    <w:rsid w:val="00763F65"/>
    <w:rsid w:val="007774C7"/>
    <w:rsid w:val="0079104E"/>
    <w:rsid w:val="0079443E"/>
    <w:rsid w:val="00795CAD"/>
    <w:rsid w:val="007A0386"/>
    <w:rsid w:val="007A343A"/>
    <w:rsid w:val="007A3B43"/>
    <w:rsid w:val="007B13FD"/>
    <w:rsid w:val="007B6594"/>
    <w:rsid w:val="007B6D7D"/>
    <w:rsid w:val="007E285D"/>
    <w:rsid w:val="007F0B9A"/>
    <w:rsid w:val="007F3FAE"/>
    <w:rsid w:val="007F55F7"/>
    <w:rsid w:val="0080133C"/>
    <w:rsid w:val="00804695"/>
    <w:rsid w:val="00812DA7"/>
    <w:rsid w:val="00812FD6"/>
    <w:rsid w:val="0082060E"/>
    <w:rsid w:val="00840628"/>
    <w:rsid w:val="00842646"/>
    <w:rsid w:val="00844D24"/>
    <w:rsid w:val="00855B76"/>
    <w:rsid w:val="00860977"/>
    <w:rsid w:val="00864209"/>
    <w:rsid w:val="008679CF"/>
    <w:rsid w:val="008734D9"/>
    <w:rsid w:val="0087590D"/>
    <w:rsid w:val="00880A31"/>
    <w:rsid w:val="00882444"/>
    <w:rsid w:val="00886B1A"/>
    <w:rsid w:val="008870C6"/>
    <w:rsid w:val="00891775"/>
    <w:rsid w:val="008A15D0"/>
    <w:rsid w:val="008A7B56"/>
    <w:rsid w:val="008B5B35"/>
    <w:rsid w:val="008D72BE"/>
    <w:rsid w:val="008E0A14"/>
    <w:rsid w:val="008E5B63"/>
    <w:rsid w:val="008F5DD0"/>
    <w:rsid w:val="00900F96"/>
    <w:rsid w:val="00904B08"/>
    <w:rsid w:val="00905A4B"/>
    <w:rsid w:val="00907381"/>
    <w:rsid w:val="00910B28"/>
    <w:rsid w:val="00911E7B"/>
    <w:rsid w:val="00935799"/>
    <w:rsid w:val="00955A21"/>
    <w:rsid w:val="00970297"/>
    <w:rsid w:val="00982F21"/>
    <w:rsid w:val="00986837"/>
    <w:rsid w:val="00991983"/>
    <w:rsid w:val="00997DC0"/>
    <w:rsid w:val="009A3299"/>
    <w:rsid w:val="009C1994"/>
    <w:rsid w:val="009D0F04"/>
    <w:rsid w:val="009D5CCF"/>
    <w:rsid w:val="009E00C4"/>
    <w:rsid w:val="009E07B9"/>
    <w:rsid w:val="009E3B64"/>
    <w:rsid w:val="009E7A88"/>
    <w:rsid w:val="009F3FFA"/>
    <w:rsid w:val="009F6043"/>
    <w:rsid w:val="009F7941"/>
    <w:rsid w:val="00A05C6A"/>
    <w:rsid w:val="00A17F6B"/>
    <w:rsid w:val="00A25932"/>
    <w:rsid w:val="00A25CC3"/>
    <w:rsid w:val="00A26BE5"/>
    <w:rsid w:val="00A340F9"/>
    <w:rsid w:val="00A36250"/>
    <w:rsid w:val="00A431AE"/>
    <w:rsid w:val="00A44908"/>
    <w:rsid w:val="00A47DA8"/>
    <w:rsid w:val="00A54235"/>
    <w:rsid w:val="00A643B3"/>
    <w:rsid w:val="00A6526E"/>
    <w:rsid w:val="00A6648E"/>
    <w:rsid w:val="00A72A81"/>
    <w:rsid w:val="00A82175"/>
    <w:rsid w:val="00A86944"/>
    <w:rsid w:val="00A97F7B"/>
    <w:rsid w:val="00AB56E9"/>
    <w:rsid w:val="00AB5E28"/>
    <w:rsid w:val="00AC189D"/>
    <w:rsid w:val="00AC3600"/>
    <w:rsid w:val="00AC5F1C"/>
    <w:rsid w:val="00AD01D0"/>
    <w:rsid w:val="00AD59E9"/>
    <w:rsid w:val="00AF5692"/>
    <w:rsid w:val="00B025FE"/>
    <w:rsid w:val="00B117EC"/>
    <w:rsid w:val="00B13CEC"/>
    <w:rsid w:val="00B23734"/>
    <w:rsid w:val="00B27F0E"/>
    <w:rsid w:val="00B357ED"/>
    <w:rsid w:val="00B377BA"/>
    <w:rsid w:val="00B40ECA"/>
    <w:rsid w:val="00B45475"/>
    <w:rsid w:val="00B650B7"/>
    <w:rsid w:val="00B804B7"/>
    <w:rsid w:val="00B80809"/>
    <w:rsid w:val="00B94CFD"/>
    <w:rsid w:val="00BA38BA"/>
    <w:rsid w:val="00BA72A8"/>
    <w:rsid w:val="00BB40C9"/>
    <w:rsid w:val="00BB7CD7"/>
    <w:rsid w:val="00BD3838"/>
    <w:rsid w:val="00BD7474"/>
    <w:rsid w:val="00BE3250"/>
    <w:rsid w:val="00BE7928"/>
    <w:rsid w:val="00BF3834"/>
    <w:rsid w:val="00C03A45"/>
    <w:rsid w:val="00C148B2"/>
    <w:rsid w:val="00C1673C"/>
    <w:rsid w:val="00C26D80"/>
    <w:rsid w:val="00C36F19"/>
    <w:rsid w:val="00C4017F"/>
    <w:rsid w:val="00C6015C"/>
    <w:rsid w:val="00C609D3"/>
    <w:rsid w:val="00C61F40"/>
    <w:rsid w:val="00C64A31"/>
    <w:rsid w:val="00C660CF"/>
    <w:rsid w:val="00CA2A72"/>
    <w:rsid w:val="00CD09E0"/>
    <w:rsid w:val="00CE0600"/>
    <w:rsid w:val="00CF0115"/>
    <w:rsid w:val="00D01B6F"/>
    <w:rsid w:val="00D06C9D"/>
    <w:rsid w:val="00D22200"/>
    <w:rsid w:val="00D37CCB"/>
    <w:rsid w:val="00D42F15"/>
    <w:rsid w:val="00D45772"/>
    <w:rsid w:val="00D62B98"/>
    <w:rsid w:val="00D856DD"/>
    <w:rsid w:val="00D90250"/>
    <w:rsid w:val="00D94AEE"/>
    <w:rsid w:val="00D95865"/>
    <w:rsid w:val="00D9745F"/>
    <w:rsid w:val="00DA44CC"/>
    <w:rsid w:val="00DA76F4"/>
    <w:rsid w:val="00DB447B"/>
    <w:rsid w:val="00DC2DE7"/>
    <w:rsid w:val="00DC332E"/>
    <w:rsid w:val="00DC3E91"/>
    <w:rsid w:val="00DC4107"/>
    <w:rsid w:val="00DD1FC4"/>
    <w:rsid w:val="00DD4A15"/>
    <w:rsid w:val="00DD6522"/>
    <w:rsid w:val="00DE7828"/>
    <w:rsid w:val="00DF08F8"/>
    <w:rsid w:val="00E034DA"/>
    <w:rsid w:val="00E06F6C"/>
    <w:rsid w:val="00E158F4"/>
    <w:rsid w:val="00E23038"/>
    <w:rsid w:val="00E25870"/>
    <w:rsid w:val="00E3255D"/>
    <w:rsid w:val="00E32BF5"/>
    <w:rsid w:val="00E333EA"/>
    <w:rsid w:val="00E35B6C"/>
    <w:rsid w:val="00E37468"/>
    <w:rsid w:val="00E470D6"/>
    <w:rsid w:val="00E521AE"/>
    <w:rsid w:val="00E5260D"/>
    <w:rsid w:val="00E642AA"/>
    <w:rsid w:val="00E64FF5"/>
    <w:rsid w:val="00E6533A"/>
    <w:rsid w:val="00E72229"/>
    <w:rsid w:val="00E7767D"/>
    <w:rsid w:val="00E817C4"/>
    <w:rsid w:val="00E82D8F"/>
    <w:rsid w:val="00E95B1F"/>
    <w:rsid w:val="00EB5FB9"/>
    <w:rsid w:val="00EB7C0C"/>
    <w:rsid w:val="00EC3AAF"/>
    <w:rsid w:val="00EE4C58"/>
    <w:rsid w:val="00EE6444"/>
    <w:rsid w:val="00EE79BD"/>
    <w:rsid w:val="00EF1EFA"/>
    <w:rsid w:val="00F01E10"/>
    <w:rsid w:val="00F05CAA"/>
    <w:rsid w:val="00F12838"/>
    <w:rsid w:val="00F1488E"/>
    <w:rsid w:val="00F168DD"/>
    <w:rsid w:val="00F2167B"/>
    <w:rsid w:val="00F26F6E"/>
    <w:rsid w:val="00F34E8D"/>
    <w:rsid w:val="00F3636D"/>
    <w:rsid w:val="00F451F8"/>
    <w:rsid w:val="00F515FC"/>
    <w:rsid w:val="00F6145E"/>
    <w:rsid w:val="00F64E6F"/>
    <w:rsid w:val="00F722BA"/>
    <w:rsid w:val="00F91E84"/>
    <w:rsid w:val="00F964BD"/>
    <w:rsid w:val="00F9735A"/>
    <w:rsid w:val="00FA364D"/>
    <w:rsid w:val="00FA5BF0"/>
    <w:rsid w:val="00FB13C4"/>
    <w:rsid w:val="00FB27DF"/>
    <w:rsid w:val="00FB336F"/>
    <w:rsid w:val="00FC4228"/>
    <w:rsid w:val="00FD302A"/>
    <w:rsid w:val="00FE5C97"/>
    <w:rsid w:val="00FE7A04"/>
    <w:rsid w:val="00FF18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 w:type="character" w:styleId="CommentReference">
    <w:name w:val="annotation reference"/>
    <w:basedOn w:val="DefaultParagraphFont"/>
    <w:uiPriority w:val="99"/>
    <w:semiHidden/>
    <w:unhideWhenUsed/>
    <w:rsid w:val="00986837"/>
    <w:rPr>
      <w:sz w:val="16"/>
      <w:szCs w:val="16"/>
    </w:rPr>
  </w:style>
  <w:style w:type="paragraph" w:styleId="CommentText">
    <w:name w:val="annotation text"/>
    <w:basedOn w:val="Normal"/>
    <w:link w:val="CommentTextChar"/>
    <w:uiPriority w:val="99"/>
    <w:semiHidden/>
    <w:unhideWhenUsed/>
    <w:rsid w:val="00986837"/>
    <w:pPr>
      <w:spacing w:line="240" w:lineRule="auto"/>
    </w:pPr>
    <w:rPr>
      <w:sz w:val="20"/>
      <w:szCs w:val="20"/>
    </w:rPr>
  </w:style>
  <w:style w:type="character" w:customStyle="1" w:styleId="CommentTextChar">
    <w:name w:val="Comment Text Char"/>
    <w:basedOn w:val="DefaultParagraphFont"/>
    <w:link w:val="CommentText"/>
    <w:uiPriority w:val="99"/>
    <w:semiHidden/>
    <w:rsid w:val="00986837"/>
    <w:rPr>
      <w:sz w:val="20"/>
      <w:szCs w:val="20"/>
    </w:rPr>
  </w:style>
  <w:style w:type="paragraph" w:styleId="CommentSubject">
    <w:name w:val="annotation subject"/>
    <w:basedOn w:val="CommentText"/>
    <w:next w:val="CommentText"/>
    <w:link w:val="CommentSubjectChar"/>
    <w:uiPriority w:val="99"/>
    <w:semiHidden/>
    <w:unhideWhenUsed/>
    <w:rsid w:val="00986837"/>
    <w:rPr>
      <w:b/>
      <w:bCs/>
    </w:rPr>
  </w:style>
  <w:style w:type="character" w:customStyle="1" w:styleId="CommentSubjectChar">
    <w:name w:val="Comment Subject Char"/>
    <w:basedOn w:val="CommentTextChar"/>
    <w:link w:val="CommentSubject"/>
    <w:uiPriority w:val="99"/>
    <w:semiHidden/>
    <w:rsid w:val="00986837"/>
    <w:rPr>
      <w:b/>
      <w:bCs/>
      <w:sz w:val="20"/>
      <w:szCs w:val="20"/>
    </w:rPr>
  </w:style>
  <w:style w:type="character" w:customStyle="1" w:styleId="numbercell">
    <w:name w:val="numbercell"/>
    <w:basedOn w:val="DefaultParagraphFont"/>
    <w:rsid w:val="004338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269360179">
      <w:bodyDiv w:val="1"/>
      <w:marLeft w:val="0"/>
      <w:marRight w:val="0"/>
      <w:marTop w:val="0"/>
      <w:marBottom w:val="0"/>
      <w:divBdr>
        <w:top w:val="none" w:sz="0" w:space="0" w:color="auto"/>
        <w:left w:val="none" w:sz="0" w:space="0" w:color="auto"/>
        <w:bottom w:val="none" w:sz="0" w:space="0" w:color="auto"/>
        <w:right w:val="none" w:sz="0" w:space="0" w:color="auto"/>
      </w:divBdr>
    </w:div>
    <w:div w:id="604462373">
      <w:bodyDiv w:val="1"/>
      <w:marLeft w:val="0"/>
      <w:marRight w:val="0"/>
      <w:marTop w:val="0"/>
      <w:marBottom w:val="0"/>
      <w:divBdr>
        <w:top w:val="none" w:sz="0" w:space="0" w:color="auto"/>
        <w:left w:val="none" w:sz="0" w:space="0" w:color="auto"/>
        <w:bottom w:val="none" w:sz="0" w:space="0" w:color="auto"/>
        <w:right w:val="none" w:sz="0" w:space="0" w:color="auto"/>
      </w:divBdr>
    </w:div>
    <w:div w:id="1116023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 w:id="161933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6.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b-jorges/SD-of-Gravity-Prior" TargetMode="External"/><Relationship Id="rId7" Type="http://schemas.openxmlformats.org/officeDocument/2006/relationships/endnotes" Target="endnotes.xml"/><Relationship Id="rId12" Type="http://schemas.openxmlformats.org/officeDocument/2006/relationships/hyperlink" Target="https://osf.io/8vg95/" TargetMode="External"/><Relationship Id="rId17" Type="http://schemas.openxmlformats.org/officeDocument/2006/relationships/image" Target="media/image5.jpeg"/><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http://www.demonstrations.wolfram.com/ProjectileWithAirDrag/" TargetMode="External"/><Relationship Id="rId14" Type="http://schemas.openxmlformats.org/officeDocument/2006/relationships/comments" Target="comments.xml"/><Relationship Id="rId22" Type="http://schemas.openxmlformats.org/officeDocument/2006/relationships/image" Target="media/image9.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AAE9F-A2A4-4E18-8767-00CB41CD3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2</TotalTime>
  <Pages>34</Pages>
  <Words>27714</Words>
  <Characters>157971</Characters>
  <Application>Microsoft Office Word</Application>
  <DocSecurity>0</DocSecurity>
  <Lines>1316</Lines>
  <Paragraphs>3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85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31</cp:revision>
  <cp:lastPrinted>2020-02-26T21:39:00Z</cp:lastPrinted>
  <dcterms:created xsi:type="dcterms:W3CDTF">2019-10-21T22:38:00Z</dcterms:created>
  <dcterms:modified xsi:type="dcterms:W3CDTF">2020-04-18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